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1039E" w:rsidRDefault="00A1039E" w:rsidP="00A1039E">
      <w:pPr>
        <w:spacing w:after="0"/>
        <w:rPr>
          <w:lang w:val="en-ID"/>
        </w:rPr>
      </w:pPr>
      <w:r>
        <w:rPr>
          <w:lang w:val="en-ID"/>
        </w:rPr>
        <w:t>Aktivitas Motorik Halus</w:t>
      </w:r>
    </w:p>
    <w:p w:rsidR="00A1039E" w:rsidRDefault="00A1039E" w:rsidP="00A1039E">
      <w:pPr>
        <w:spacing w:after="0"/>
        <w:ind w:firstLine="720"/>
        <w:rPr>
          <w:lang w:val="en-ID"/>
        </w:rPr>
      </w:pPr>
      <w:r>
        <w:rPr>
          <w:lang w:val="en-ID"/>
        </w:rPr>
        <w:t xml:space="preserve">Untuk mengoptimalkan kemampuan motorik anak, orang tua dapat bermain bersama anak dengan ‘permainan yang bertujuan’ atau lebih dikenal dengan </w:t>
      </w:r>
      <w:r>
        <w:rPr>
          <w:i/>
          <w:lang w:val="en-ID"/>
        </w:rPr>
        <w:t>goal oriented play</w:t>
      </w:r>
      <w:r>
        <w:rPr>
          <w:lang w:val="en-ID"/>
        </w:rPr>
        <w:t xml:space="preserve">. </w:t>
      </w:r>
      <w:r w:rsidRPr="00DB642E">
        <w:rPr>
          <w:i/>
          <w:lang w:val="en-ID"/>
        </w:rPr>
        <w:t>Goal oriented play</w:t>
      </w:r>
      <w:r w:rsidRPr="00EA2D67">
        <w:rPr>
          <w:lang w:val="en-ID"/>
        </w:rPr>
        <w:t xml:space="preserve"> </w:t>
      </w:r>
      <w:r>
        <w:rPr>
          <w:lang w:val="en-ID"/>
        </w:rPr>
        <w:t xml:space="preserve">dilaporkan dapat </w:t>
      </w:r>
      <w:r w:rsidRPr="00EA2D67">
        <w:rPr>
          <w:lang w:val="en-ID"/>
        </w:rPr>
        <w:t>meningkatkan keterampilan motorik pada anak usia dini pada anak usia 4-6 tahun</w:t>
      </w:r>
      <w:r>
        <w:rPr>
          <w:lang w:val="en-ID"/>
        </w:rPr>
        <w:fldChar w:fldCharType="begin" w:fldLock="1"/>
      </w:r>
      <w:r>
        <w:rPr>
          <w:lang w:val="en-ID"/>
        </w:rPr>
        <w:instrText>ADDIN CSL_CITATION {"citationItems":[{"id":"ITEM-1","itemData":{"DOI":"10.3390/children8110994","ISSN":"22279067","abstract":"Goal-oriented play activity encourages children to exercise and triggers the movement of body muscles. Active muscles are stronger, more agile, faster, and more powerful. Purpose: The purpose of this study is to determine that goal-oriented play activity in early childhood improves motor skills. Methods: Forty children aged 4.5–6 years old were recruited and took part in a set of training activities divided into Posts 1–5. To pass each post, a child had to run, walk on a balance beam, move sticks, throw and catch the ball, and arrange blocks. Training was given three times every week for 12 weeks. Data collected consisted of running 25 m, walking on the balance beam, throwing the ball as far as possible, locomotor movement, arranging cans, and bouncing the ball. Paired t and Wilcoxon signed-rank tests were used for analysis. Results: The results showed that there were significant differences in the motor skills evaluated pre-and post-training with p &lt; 0.05. Conclusion: All six training activities conducted for 12 weeks provided significant improvements in the motor skills areas in children aged 4.5–6 years old.","author":[{"dropping-particle":"","family":"Sutapa","given":"Panggung","non-dropping-particle":"","parse-names":false,"suffix":""},{"dropping-particle":"","family":"Pratama","given":"Kukuh Wahyudin","non-dropping-particle":"","parse-names":false,"suffix":""},{"dropping-particle":"","family":"Rosly","given":"Maziah Mat","non-dropping-particle":"","parse-names":false,"suffix":""},{"dropping-particle":"","family":"Ali","given":"Syed Kamaruzaman Syed","non-dropping-particle":"","parse-names":false,"suffix":""},{"dropping-particle":"","family":"Karakauki","given":"Manil","non-dropping-particle":"","parse-names":false,"suffix":""}],"container-title":"Children","id":"ITEM-1","issue":"11","issued":{"date-parts":[["2021"]]},"page":"1-11","title":"Improving motor skills in early childhood through goal-oriented play activity","type":"article-journal","volume":"8"},"uris":["http://www.mendeley.com/documents/?uuid=7fea96d9-9da5-480b-8c5a-9ef268e06424"]}],"mendeley":{"formattedCitation":"(1)","plainTextFormattedCitation":"(1)","previouslyFormattedCitation":"(1)"},"properties":{"noteIndex":0},"schema":"https://github.com/citation-style-language/schema/raw/master/csl-citation.json"}</w:instrText>
      </w:r>
      <w:r>
        <w:rPr>
          <w:lang w:val="en-ID"/>
        </w:rPr>
        <w:fldChar w:fldCharType="separate"/>
      </w:r>
      <w:r w:rsidRPr="003E48A1">
        <w:rPr>
          <w:noProof/>
          <w:lang w:val="en-ID"/>
        </w:rPr>
        <w:t>(1)</w:t>
      </w:r>
      <w:r>
        <w:rPr>
          <w:lang w:val="en-ID"/>
        </w:rPr>
        <w:fldChar w:fldCharType="end"/>
      </w:r>
      <w:r w:rsidRPr="00EA2D67">
        <w:rPr>
          <w:lang w:val="en-ID"/>
        </w:rPr>
        <w:t xml:space="preserve">. </w:t>
      </w:r>
      <w:r w:rsidRPr="00622A2F">
        <w:rPr>
          <w:i/>
          <w:lang w:val="en-ID"/>
        </w:rPr>
        <w:t>Goal oriented play</w:t>
      </w:r>
      <w:r w:rsidRPr="00EA2D67">
        <w:rPr>
          <w:lang w:val="en-ID"/>
        </w:rPr>
        <w:t xml:space="preserve"> dapat mengembangkan elemen motorik seperti kekuatan, daya tahan, kelincahan, kecepatan, keseimbangan, dan koordinasi. Permainan yang berorientasi pada tujuan dapat mengembangkan keterampilan multilateral, mem</w:t>
      </w:r>
      <w:r>
        <w:rPr>
          <w:lang w:val="en-ID"/>
        </w:rPr>
        <w:t>bantu membangun kemampuan dasar</w:t>
      </w:r>
      <w:r w:rsidRPr="00EA2D67">
        <w:rPr>
          <w:lang w:val="en-ID"/>
        </w:rPr>
        <w:t xml:space="preserve">. </w:t>
      </w:r>
      <w:r>
        <w:rPr>
          <w:lang w:val="en-ID"/>
        </w:rPr>
        <w:t>Bermain aktif</w:t>
      </w:r>
      <w:r w:rsidRPr="00206AFF">
        <w:rPr>
          <w:lang w:val="en-ID"/>
        </w:rPr>
        <w:t xml:space="preserve"> ditandai dengan </w:t>
      </w:r>
      <w:r>
        <w:rPr>
          <w:lang w:val="en-ID"/>
        </w:rPr>
        <w:t xml:space="preserve">aktivitas otot </w:t>
      </w:r>
      <w:r w:rsidRPr="00206AFF">
        <w:rPr>
          <w:lang w:val="en-ID"/>
        </w:rPr>
        <w:t>berulang, yang meningkatkan kekuatan, kecepatan, kelincahan, dan fleksibilitas otot. Efeknya adalah peningkatan kemampuan motorik anak</w:t>
      </w:r>
      <w:r>
        <w:rPr>
          <w:lang w:val="en-ID"/>
        </w:rPr>
        <w:t xml:space="preserve">. </w:t>
      </w:r>
      <w:r w:rsidRPr="00EA2D67">
        <w:rPr>
          <w:lang w:val="en-ID"/>
        </w:rPr>
        <w:t>Pelatihan keterampilan motorik anak usia dini terbukti bermanfaat untuk literasi fisik hingga dewasa, karena aspek-aspek ini berkontribusi untuk membentuk kedewasaan yang mandiri</w:t>
      </w:r>
      <w:r>
        <w:rPr>
          <w:lang w:val="en-ID"/>
        </w:rPr>
        <w:t>. Orang tua dan anak dapat mencoba aktivitas-aktivitas di bawah ini untuk melatih kemampuan motorik anak</w:t>
      </w:r>
    </w:p>
    <w:p w:rsidR="00A1039E" w:rsidRDefault="00A1039E" w:rsidP="00337975">
      <w:pPr>
        <w:spacing w:after="0"/>
        <w:rPr>
          <w:lang w:val="en-ID"/>
        </w:rPr>
      </w:pPr>
    </w:p>
    <w:p w:rsidR="00337975" w:rsidRDefault="0023367A" w:rsidP="00A1039E">
      <w:pPr>
        <w:pStyle w:val="ListParagraph"/>
        <w:numPr>
          <w:ilvl w:val="0"/>
          <w:numId w:val="32"/>
        </w:numPr>
        <w:spacing w:after="0"/>
        <w:rPr>
          <w:lang w:val="en-ID"/>
        </w:rPr>
      </w:pPr>
      <w:r>
        <w:rPr>
          <w:lang w:val="en-ID"/>
        </w:rPr>
        <w:t>Puzzle Foto</w:t>
      </w:r>
    </w:p>
    <w:p w:rsidR="00E87A56" w:rsidRDefault="00834A66" w:rsidP="00834A66">
      <w:pPr>
        <w:pStyle w:val="ListParagraph"/>
        <w:numPr>
          <w:ilvl w:val="0"/>
          <w:numId w:val="9"/>
        </w:numPr>
        <w:spacing w:after="0"/>
        <w:rPr>
          <w:lang w:val="en-ID"/>
        </w:rPr>
      </w:pPr>
      <w:r>
        <w:rPr>
          <w:lang w:val="en-ID"/>
        </w:rPr>
        <w:t xml:space="preserve">Manfaat: </w:t>
      </w:r>
      <w:r w:rsidR="00685B01">
        <w:rPr>
          <w:lang w:val="en-ID"/>
        </w:rPr>
        <w:t>M</w:t>
      </w:r>
      <w:r w:rsidRPr="00834A66">
        <w:rPr>
          <w:lang w:val="en-ID"/>
        </w:rPr>
        <w:t>engembangkan keterampilan seperti motorik halus, pengenalan bentuk (pra-matematis), pemecahan masalah, logika, perhatian dan koordinasi tangan-mata.</w:t>
      </w:r>
    </w:p>
    <w:p w:rsidR="00685B01" w:rsidRDefault="00685B01" w:rsidP="00834A66">
      <w:pPr>
        <w:pStyle w:val="ListParagraph"/>
        <w:numPr>
          <w:ilvl w:val="0"/>
          <w:numId w:val="9"/>
        </w:numPr>
        <w:spacing w:after="0"/>
        <w:rPr>
          <w:lang w:val="en-ID"/>
        </w:rPr>
      </w:pPr>
      <w:r>
        <w:rPr>
          <w:lang w:val="en-ID"/>
        </w:rPr>
        <w:t>Bahan:</w:t>
      </w:r>
    </w:p>
    <w:p w:rsidR="00685B01" w:rsidRDefault="00685B01" w:rsidP="00685B01">
      <w:pPr>
        <w:pStyle w:val="ListParagraph"/>
        <w:numPr>
          <w:ilvl w:val="1"/>
          <w:numId w:val="9"/>
        </w:numPr>
        <w:spacing w:after="0"/>
        <w:rPr>
          <w:lang w:val="en-ID"/>
        </w:rPr>
      </w:pPr>
      <w:r>
        <w:rPr>
          <w:lang w:val="en-ID"/>
        </w:rPr>
        <w:t>Foto</w:t>
      </w:r>
    </w:p>
    <w:p w:rsidR="00685B01" w:rsidRDefault="00685B01" w:rsidP="00685B01">
      <w:pPr>
        <w:pStyle w:val="ListParagraph"/>
        <w:numPr>
          <w:ilvl w:val="1"/>
          <w:numId w:val="9"/>
        </w:numPr>
        <w:spacing w:after="0"/>
        <w:rPr>
          <w:lang w:val="en-ID"/>
        </w:rPr>
      </w:pPr>
      <w:r>
        <w:rPr>
          <w:lang w:val="en-ID"/>
        </w:rPr>
        <w:t>Gunting</w:t>
      </w:r>
    </w:p>
    <w:p w:rsidR="00685B01" w:rsidRDefault="00685B01" w:rsidP="00685B01">
      <w:pPr>
        <w:pStyle w:val="ListParagraph"/>
        <w:numPr>
          <w:ilvl w:val="1"/>
          <w:numId w:val="9"/>
        </w:numPr>
        <w:spacing w:after="0"/>
        <w:rPr>
          <w:lang w:val="en-ID"/>
        </w:rPr>
      </w:pPr>
      <w:r>
        <w:rPr>
          <w:lang w:val="en-ID"/>
        </w:rPr>
        <w:t>Lem</w:t>
      </w:r>
    </w:p>
    <w:p w:rsidR="00685B01" w:rsidRDefault="00685B01" w:rsidP="00685B01">
      <w:pPr>
        <w:pStyle w:val="ListParagraph"/>
        <w:numPr>
          <w:ilvl w:val="1"/>
          <w:numId w:val="9"/>
        </w:numPr>
        <w:spacing w:after="0"/>
        <w:rPr>
          <w:lang w:val="en-ID"/>
        </w:rPr>
      </w:pPr>
      <w:r>
        <w:rPr>
          <w:lang w:val="en-ID"/>
        </w:rPr>
        <w:t>Kertas</w:t>
      </w:r>
    </w:p>
    <w:p w:rsidR="00685B01" w:rsidRDefault="00685B01" w:rsidP="00685B01">
      <w:pPr>
        <w:pStyle w:val="ListParagraph"/>
        <w:numPr>
          <w:ilvl w:val="0"/>
          <w:numId w:val="9"/>
        </w:numPr>
        <w:spacing w:after="0"/>
        <w:rPr>
          <w:lang w:val="en-ID"/>
        </w:rPr>
      </w:pPr>
      <w:r>
        <w:rPr>
          <w:lang w:val="en-ID"/>
        </w:rPr>
        <w:t>Langkah:</w:t>
      </w:r>
    </w:p>
    <w:p w:rsidR="0023367A" w:rsidRDefault="0023367A" w:rsidP="0023367A">
      <w:pPr>
        <w:pStyle w:val="ListParagraph"/>
        <w:numPr>
          <w:ilvl w:val="1"/>
          <w:numId w:val="9"/>
        </w:numPr>
        <w:spacing w:after="0"/>
        <w:rPr>
          <w:lang w:val="en-ID"/>
        </w:rPr>
      </w:pPr>
      <w:r>
        <w:rPr>
          <w:lang w:val="en-ID"/>
        </w:rPr>
        <w:t>Pilih sebuah foto, orang tua juga dapat mengajak panggilan untuk memilih foto yang akan digunakan</w:t>
      </w:r>
    </w:p>
    <w:p w:rsidR="0023367A" w:rsidRDefault="0023367A" w:rsidP="0023367A">
      <w:pPr>
        <w:pStyle w:val="ListParagraph"/>
        <w:numPr>
          <w:ilvl w:val="1"/>
          <w:numId w:val="9"/>
        </w:numPr>
        <w:spacing w:after="0"/>
        <w:rPr>
          <w:lang w:val="en-ID"/>
        </w:rPr>
      </w:pPr>
      <w:r>
        <w:rPr>
          <w:lang w:val="en-ID"/>
        </w:rPr>
        <w:t>Minta panggilan untuk menggunting foto menjadi 4 bagian, tidak apa-apa jika tidak beraturan. Tetap puji pekerjaan yang panggilan lakukan</w:t>
      </w:r>
    </w:p>
    <w:p w:rsidR="0023367A" w:rsidRDefault="0023367A" w:rsidP="0023367A">
      <w:pPr>
        <w:pStyle w:val="ListParagraph"/>
        <w:numPr>
          <w:ilvl w:val="1"/>
          <w:numId w:val="9"/>
        </w:numPr>
        <w:spacing w:after="0"/>
        <w:rPr>
          <w:lang w:val="en-ID"/>
        </w:rPr>
      </w:pPr>
      <w:r>
        <w:rPr>
          <w:lang w:val="en-ID"/>
        </w:rPr>
        <w:t>Selalu awasi saat panggilan menggunting karena dapat membahayakan panggilan</w:t>
      </w:r>
    </w:p>
    <w:p w:rsidR="0023367A" w:rsidRDefault="002A7E66" w:rsidP="0023367A">
      <w:pPr>
        <w:pStyle w:val="ListParagraph"/>
        <w:numPr>
          <w:ilvl w:val="1"/>
          <w:numId w:val="9"/>
        </w:numPr>
        <w:spacing w:after="0"/>
        <w:rPr>
          <w:lang w:val="en-ID"/>
        </w:rPr>
      </w:pPr>
      <w:r>
        <w:rPr>
          <w:lang w:val="en-ID"/>
        </w:rPr>
        <w:t>Setelah itu, sebarkan potongan-potongan foto sehingga tidak urut</w:t>
      </w:r>
    </w:p>
    <w:p w:rsidR="002A7E66" w:rsidRDefault="002A7E66" w:rsidP="0023367A">
      <w:pPr>
        <w:pStyle w:val="ListParagraph"/>
        <w:numPr>
          <w:ilvl w:val="1"/>
          <w:numId w:val="9"/>
        </w:numPr>
        <w:spacing w:after="0"/>
        <w:rPr>
          <w:lang w:val="en-ID"/>
        </w:rPr>
      </w:pPr>
      <w:r>
        <w:rPr>
          <w:lang w:val="en-ID"/>
        </w:rPr>
        <w:lastRenderedPageBreak/>
        <w:t>Minta panggilan untuk menyusun kembali potongan-potongan tersebut menjadi foto kembali</w:t>
      </w:r>
    </w:p>
    <w:p w:rsidR="002A7E66" w:rsidRDefault="002A7E66" w:rsidP="0023367A">
      <w:pPr>
        <w:pStyle w:val="ListParagraph"/>
        <w:numPr>
          <w:ilvl w:val="1"/>
          <w:numId w:val="9"/>
        </w:numPr>
        <w:spacing w:after="0"/>
        <w:rPr>
          <w:lang w:val="en-ID"/>
        </w:rPr>
      </w:pPr>
      <w:r>
        <w:rPr>
          <w:lang w:val="en-ID"/>
        </w:rPr>
        <w:t>Lem potongan tersebut di atas kertas</w:t>
      </w:r>
    </w:p>
    <w:p w:rsidR="002A7E66" w:rsidRDefault="002A7E66" w:rsidP="0023367A">
      <w:pPr>
        <w:pStyle w:val="ListParagraph"/>
        <w:numPr>
          <w:ilvl w:val="1"/>
          <w:numId w:val="9"/>
        </w:numPr>
        <w:spacing w:after="0"/>
        <w:rPr>
          <w:lang w:val="en-ID"/>
        </w:rPr>
      </w:pPr>
      <w:r>
        <w:rPr>
          <w:lang w:val="en-ID"/>
        </w:rPr>
        <w:t>Jika panggilan sudah  mahir dengan 4 potongan, orang tua dapat menambah jumlah potongan.</w:t>
      </w:r>
    </w:p>
    <w:p w:rsidR="002A7E66" w:rsidRDefault="002A7E66" w:rsidP="002A7E66">
      <w:pPr>
        <w:pStyle w:val="ListParagraph"/>
        <w:numPr>
          <w:ilvl w:val="0"/>
          <w:numId w:val="9"/>
        </w:numPr>
        <w:spacing w:after="0"/>
        <w:rPr>
          <w:lang w:val="en-ID"/>
        </w:rPr>
      </w:pPr>
      <w:r>
        <w:rPr>
          <w:lang w:val="en-ID"/>
        </w:rPr>
        <w:t xml:space="preserve">Tanda Peningkatan: Panggilan dapat menggunting foto </w:t>
      </w:r>
      <w:r w:rsidR="00F51B67">
        <w:rPr>
          <w:lang w:val="en-ID"/>
        </w:rPr>
        <w:t xml:space="preserve">tanpa membahayakan diri atau orang lain dan dapat menyusun potongan foto yang tersebar menjadi foto kembali. </w:t>
      </w:r>
    </w:p>
    <w:p w:rsidR="00A1039E" w:rsidRPr="0023367A" w:rsidRDefault="00A1039E" w:rsidP="00A1039E">
      <w:pPr>
        <w:pStyle w:val="ListParagraph"/>
        <w:spacing w:after="0"/>
        <w:ind w:left="1080"/>
        <w:rPr>
          <w:lang w:val="en-ID"/>
        </w:rPr>
      </w:pPr>
    </w:p>
    <w:p w:rsidR="00BB531A" w:rsidRDefault="00081F71" w:rsidP="00A1039E">
      <w:pPr>
        <w:pStyle w:val="ListParagraph"/>
        <w:numPr>
          <w:ilvl w:val="0"/>
          <w:numId w:val="32"/>
        </w:numPr>
        <w:spacing w:after="0"/>
        <w:rPr>
          <w:lang w:val="en-ID"/>
        </w:rPr>
      </w:pPr>
      <w:r>
        <w:rPr>
          <w:lang w:val="en-ID"/>
        </w:rPr>
        <w:t>Piramida Kaleng</w:t>
      </w:r>
    </w:p>
    <w:p w:rsidR="00081F71" w:rsidRDefault="00081F71" w:rsidP="00E92416">
      <w:pPr>
        <w:pStyle w:val="ListParagraph"/>
        <w:numPr>
          <w:ilvl w:val="0"/>
          <w:numId w:val="9"/>
        </w:numPr>
        <w:spacing w:after="0"/>
        <w:rPr>
          <w:lang w:val="en-ID"/>
        </w:rPr>
      </w:pPr>
      <w:r>
        <w:rPr>
          <w:lang w:val="en-ID"/>
        </w:rPr>
        <w:t>Manfaat:</w:t>
      </w:r>
      <w:r w:rsidR="00E92416">
        <w:rPr>
          <w:lang w:val="en-ID"/>
        </w:rPr>
        <w:t xml:space="preserve"> Melatih</w:t>
      </w:r>
      <w:r w:rsidR="00E92416" w:rsidRPr="00E92416">
        <w:rPr>
          <w:lang w:val="en-ID"/>
        </w:rPr>
        <w:t xml:space="preserve"> kesadaran </w:t>
      </w:r>
      <w:r w:rsidR="00E92416">
        <w:rPr>
          <w:lang w:val="en-ID"/>
        </w:rPr>
        <w:t>akan ruang</w:t>
      </w:r>
      <w:r w:rsidR="00E92416" w:rsidRPr="00E92416">
        <w:rPr>
          <w:lang w:val="en-ID"/>
        </w:rPr>
        <w:t xml:space="preserve"> dan mengembangkan koordinasi tangan-mata saat </w:t>
      </w:r>
      <w:r w:rsidR="00B83A15">
        <w:rPr>
          <w:lang w:val="en-ID"/>
        </w:rPr>
        <w:t>panggilan</w:t>
      </w:r>
      <w:r w:rsidR="00E92416" w:rsidRPr="00E92416">
        <w:rPr>
          <w:lang w:val="en-ID"/>
        </w:rPr>
        <w:t xml:space="preserve"> meraih, mengangkat, bergerak dan membangun dengan </w:t>
      </w:r>
      <w:r w:rsidR="00B83A15">
        <w:rPr>
          <w:lang w:val="en-ID"/>
        </w:rPr>
        <w:t>kaleng</w:t>
      </w:r>
      <w:r w:rsidR="00E92416" w:rsidRPr="00E92416">
        <w:rPr>
          <w:lang w:val="en-ID"/>
        </w:rPr>
        <w:t>, memperkuat jari, tangan dan lengan mereka.</w:t>
      </w:r>
    </w:p>
    <w:p w:rsidR="00081F71" w:rsidRDefault="00081F71" w:rsidP="00081F71">
      <w:pPr>
        <w:pStyle w:val="ListParagraph"/>
        <w:numPr>
          <w:ilvl w:val="0"/>
          <w:numId w:val="9"/>
        </w:numPr>
        <w:spacing w:after="0"/>
        <w:rPr>
          <w:lang w:val="en-ID"/>
        </w:rPr>
      </w:pPr>
      <w:r>
        <w:rPr>
          <w:lang w:val="en-ID"/>
        </w:rPr>
        <w:t>Bahan</w:t>
      </w:r>
      <w:r w:rsidR="0070267D">
        <w:rPr>
          <w:lang w:val="en-ID"/>
        </w:rPr>
        <w:t>:</w:t>
      </w:r>
    </w:p>
    <w:p w:rsidR="0070267D" w:rsidRDefault="0070267D" w:rsidP="0070267D">
      <w:pPr>
        <w:pStyle w:val="ListParagraph"/>
        <w:numPr>
          <w:ilvl w:val="0"/>
          <w:numId w:val="19"/>
        </w:numPr>
        <w:spacing w:after="0"/>
        <w:rPr>
          <w:lang w:val="en-ID"/>
        </w:rPr>
      </w:pPr>
      <w:r>
        <w:rPr>
          <w:lang w:val="en-ID"/>
        </w:rPr>
        <w:t>Kaleng</w:t>
      </w:r>
      <w:r w:rsidR="00B83A15">
        <w:rPr>
          <w:lang w:val="en-ID"/>
        </w:rPr>
        <w:t>, mainan balok dan sebagainya</w:t>
      </w:r>
    </w:p>
    <w:p w:rsidR="0070267D" w:rsidRDefault="0070267D" w:rsidP="0070267D">
      <w:pPr>
        <w:pStyle w:val="ListParagraph"/>
        <w:numPr>
          <w:ilvl w:val="0"/>
          <w:numId w:val="19"/>
        </w:numPr>
        <w:spacing w:after="0"/>
        <w:rPr>
          <w:lang w:val="en-ID"/>
        </w:rPr>
      </w:pPr>
      <w:r>
        <w:rPr>
          <w:lang w:val="en-ID"/>
        </w:rPr>
        <w:t>Stopwatch</w:t>
      </w:r>
    </w:p>
    <w:p w:rsidR="00081F71" w:rsidRDefault="00081F71" w:rsidP="00081F71">
      <w:pPr>
        <w:pStyle w:val="ListParagraph"/>
        <w:numPr>
          <w:ilvl w:val="0"/>
          <w:numId w:val="9"/>
        </w:numPr>
        <w:spacing w:after="0"/>
        <w:rPr>
          <w:lang w:val="en-ID"/>
        </w:rPr>
      </w:pPr>
      <w:r>
        <w:rPr>
          <w:lang w:val="en-ID"/>
        </w:rPr>
        <w:t>Langkah</w:t>
      </w:r>
    </w:p>
    <w:p w:rsidR="0070267D" w:rsidRDefault="0070267D" w:rsidP="0070267D">
      <w:pPr>
        <w:pStyle w:val="ListParagraph"/>
        <w:numPr>
          <w:ilvl w:val="0"/>
          <w:numId w:val="20"/>
        </w:numPr>
        <w:spacing w:after="0"/>
        <w:rPr>
          <w:lang w:val="en-ID"/>
        </w:rPr>
      </w:pPr>
      <w:r>
        <w:rPr>
          <w:lang w:val="en-ID"/>
        </w:rPr>
        <w:t xml:space="preserve">Siapkan </w:t>
      </w:r>
      <w:r w:rsidR="00337059">
        <w:rPr>
          <w:lang w:val="en-ID"/>
        </w:rPr>
        <w:t xml:space="preserve">15 </w:t>
      </w:r>
      <w:r>
        <w:rPr>
          <w:lang w:val="en-ID"/>
        </w:rPr>
        <w:t>kaleng bekas susu yang tidak terpakai, pastikan kaleng aman untuk dimainkan</w:t>
      </w:r>
    </w:p>
    <w:p w:rsidR="00910213" w:rsidRDefault="00910213" w:rsidP="00910213">
      <w:pPr>
        <w:pStyle w:val="ListParagraph"/>
        <w:numPr>
          <w:ilvl w:val="0"/>
          <w:numId w:val="20"/>
        </w:numPr>
        <w:spacing w:after="0"/>
        <w:rPr>
          <w:lang w:val="en-ID"/>
        </w:rPr>
      </w:pPr>
      <w:r>
        <w:rPr>
          <w:lang w:val="en-ID"/>
        </w:rPr>
        <w:t xml:space="preserve">Tunjukkan terlebih dahulu bagaimana cara membangun piramida menggunakan kaleng. Anda harus memulai dari 5 kaleng di </w:t>
      </w:r>
      <w:r w:rsidR="00DE56E0">
        <w:rPr>
          <w:lang w:val="en-ID"/>
        </w:rPr>
        <w:t>bawah, dilanjutkan 4 kaleng diatasnya, 3, 2, sampai 1 kaleng di bagian teratas</w:t>
      </w:r>
    </w:p>
    <w:p w:rsidR="00DE56E0" w:rsidRDefault="00DE56E0" w:rsidP="00910213">
      <w:pPr>
        <w:pStyle w:val="ListParagraph"/>
        <w:numPr>
          <w:ilvl w:val="0"/>
          <w:numId w:val="20"/>
        </w:numPr>
        <w:spacing w:after="0"/>
        <w:rPr>
          <w:lang w:val="en-ID"/>
        </w:rPr>
      </w:pPr>
      <w:r>
        <w:rPr>
          <w:lang w:val="en-ID"/>
        </w:rPr>
        <w:t xml:space="preserve">Setelah itu, minta </w:t>
      </w:r>
      <w:r w:rsidR="00DE5472">
        <w:rPr>
          <w:lang w:val="en-ID"/>
        </w:rPr>
        <w:t>panggilan</w:t>
      </w:r>
      <w:r>
        <w:rPr>
          <w:lang w:val="en-ID"/>
        </w:rPr>
        <w:t xml:space="preserve"> mencoba membuat piramida</w:t>
      </w:r>
    </w:p>
    <w:p w:rsidR="00DE56E0" w:rsidRPr="00910213" w:rsidRDefault="00DE56E0" w:rsidP="00910213">
      <w:pPr>
        <w:pStyle w:val="ListParagraph"/>
        <w:numPr>
          <w:ilvl w:val="0"/>
          <w:numId w:val="20"/>
        </w:numPr>
        <w:spacing w:after="0"/>
        <w:rPr>
          <w:lang w:val="en-ID"/>
        </w:rPr>
      </w:pPr>
      <w:r>
        <w:rPr>
          <w:lang w:val="en-ID"/>
        </w:rPr>
        <w:t xml:space="preserve">Hitung berapa lama waktu yang dibutuhkan </w:t>
      </w:r>
      <w:r w:rsidR="00DE5472">
        <w:rPr>
          <w:lang w:val="en-ID"/>
        </w:rPr>
        <w:t>panggilan</w:t>
      </w:r>
      <w:r>
        <w:rPr>
          <w:lang w:val="en-ID"/>
        </w:rPr>
        <w:t xml:space="preserve"> untuk membuat piramida</w:t>
      </w:r>
    </w:p>
    <w:p w:rsidR="00081F71" w:rsidRDefault="00081F71" w:rsidP="00081F71">
      <w:pPr>
        <w:pStyle w:val="ListParagraph"/>
        <w:numPr>
          <w:ilvl w:val="0"/>
          <w:numId w:val="9"/>
        </w:numPr>
        <w:spacing w:after="0"/>
        <w:rPr>
          <w:lang w:val="en-ID"/>
        </w:rPr>
      </w:pPr>
      <w:r>
        <w:rPr>
          <w:lang w:val="en-ID"/>
        </w:rPr>
        <w:t xml:space="preserve">Tanda Peningkatan: </w:t>
      </w:r>
      <w:r w:rsidR="00DE5472">
        <w:rPr>
          <w:lang w:val="en-ID"/>
        </w:rPr>
        <w:t>Panggilan dapat membangun piramida dengan baik, kaleng tidak terjatuh saat panggilan selesai menyusun. Waktu yang dibutuhkan panggilan untuk membuat piramida juga terus menurun.</w:t>
      </w:r>
    </w:p>
    <w:p w:rsidR="00B83A15" w:rsidRDefault="00B83A15" w:rsidP="00B83A15">
      <w:pPr>
        <w:spacing w:after="0"/>
        <w:rPr>
          <w:lang w:val="en-ID"/>
        </w:rPr>
      </w:pPr>
    </w:p>
    <w:p w:rsidR="00B83A15" w:rsidRDefault="00DB59F3" w:rsidP="00A1039E">
      <w:pPr>
        <w:pStyle w:val="ListParagraph"/>
        <w:numPr>
          <w:ilvl w:val="0"/>
          <w:numId w:val="32"/>
        </w:numPr>
        <w:spacing w:after="0"/>
        <w:rPr>
          <w:lang w:val="en-ID"/>
        </w:rPr>
      </w:pPr>
      <w:r>
        <w:rPr>
          <w:lang w:val="en-ID"/>
        </w:rPr>
        <w:t>Menjiplak dengan Kryaon</w:t>
      </w:r>
    </w:p>
    <w:p w:rsidR="00DB59F3" w:rsidRDefault="00036598" w:rsidP="00DB59F3">
      <w:pPr>
        <w:pStyle w:val="ListParagraph"/>
        <w:numPr>
          <w:ilvl w:val="0"/>
          <w:numId w:val="9"/>
        </w:numPr>
        <w:spacing w:after="0"/>
        <w:rPr>
          <w:lang w:val="en-ID"/>
        </w:rPr>
      </w:pPr>
      <w:r>
        <w:rPr>
          <w:lang w:val="en-ID"/>
        </w:rPr>
        <w:t>Manfaat</w:t>
      </w:r>
      <w:r w:rsidR="00DB59F3">
        <w:rPr>
          <w:lang w:val="en-ID"/>
        </w:rPr>
        <w:t>: Meningkatkan kemampuan koordinasi mata dan tangan, kemampuan taktil panggilan</w:t>
      </w:r>
    </w:p>
    <w:p w:rsidR="00DB59F3" w:rsidRDefault="00DB59F3" w:rsidP="00DB59F3">
      <w:pPr>
        <w:pStyle w:val="ListParagraph"/>
        <w:numPr>
          <w:ilvl w:val="0"/>
          <w:numId w:val="9"/>
        </w:numPr>
        <w:spacing w:after="0"/>
        <w:rPr>
          <w:lang w:val="en-ID"/>
        </w:rPr>
      </w:pPr>
      <w:r>
        <w:rPr>
          <w:lang w:val="en-ID"/>
        </w:rPr>
        <w:t>Bahan</w:t>
      </w:r>
    </w:p>
    <w:p w:rsidR="00DB59F3" w:rsidRDefault="006C2220" w:rsidP="00DB59F3">
      <w:pPr>
        <w:pStyle w:val="ListParagraph"/>
        <w:numPr>
          <w:ilvl w:val="1"/>
          <w:numId w:val="9"/>
        </w:numPr>
        <w:spacing w:after="0"/>
        <w:rPr>
          <w:lang w:val="en-ID"/>
        </w:rPr>
      </w:pPr>
      <w:r>
        <w:rPr>
          <w:lang w:val="en-ID"/>
        </w:rPr>
        <w:t>Krayon</w:t>
      </w:r>
    </w:p>
    <w:p w:rsidR="006C2220" w:rsidRDefault="006C2220" w:rsidP="00DB59F3">
      <w:pPr>
        <w:pStyle w:val="ListParagraph"/>
        <w:numPr>
          <w:ilvl w:val="1"/>
          <w:numId w:val="9"/>
        </w:numPr>
        <w:spacing w:after="0"/>
        <w:rPr>
          <w:lang w:val="en-ID"/>
        </w:rPr>
      </w:pPr>
      <w:r>
        <w:rPr>
          <w:lang w:val="en-ID"/>
        </w:rPr>
        <w:t xml:space="preserve">Kertas </w:t>
      </w:r>
    </w:p>
    <w:p w:rsidR="00F70C95" w:rsidRDefault="006C2220" w:rsidP="00F70C95">
      <w:pPr>
        <w:pStyle w:val="ListParagraph"/>
        <w:numPr>
          <w:ilvl w:val="1"/>
          <w:numId w:val="9"/>
        </w:numPr>
        <w:spacing w:after="0"/>
        <w:rPr>
          <w:lang w:val="en-ID"/>
        </w:rPr>
      </w:pPr>
      <w:r>
        <w:rPr>
          <w:lang w:val="en-ID"/>
        </w:rPr>
        <w:t>Objek pipih bertekstur seperti</w:t>
      </w:r>
      <w:r w:rsidR="00F70C95">
        <w:rPr>
          <w:lang w:val="en-ID"/>
        </w:rPr>
        <w:t xml:space="preserve"> beragam</w:t>
      </w:r>
      <w:r>
        <w:rPr>
          <w:lang w:val="en-ID"/>
        </w:rPr>
        <w:t xml:space="preserve"> </w:t>
      </w:r>
      <w:r w:rsidR="00F70C95">
        <w:rPr>
          <w:lang w:val="en-ID"/>
        </w:rPr>
        <w:t xml:space="preserve">bentuk </w:t>
      </w:r>
      <w:r>
        <w:rPr>
          <w:lang w:val="en-ID"/>
        </w:rPr>
        <w:t>daun, koin, dsb</w:t>
      </w:r>
    </w:p>
    <w:p w:rsidR="00F70C95" w:rsidRDefault="00F70C95" w:rsidP="00F70C95">
      <w:pPr>
        <w:pStyle w:val="ListParagraph"/>
        <w:numPr>
          <w:ilvl w:val="0"/>
          <w:numId w:val="9"/>
        </w:numPr>
        <w:spacing w:after="0"/>
        <w:rPr>
          <w:lang w:val="en-ID"/>
        </w:rPr>
      </w:pPr>
      <w:r>
        <w:rPr>
          <w:lang w:val="en-ID"/>
        </w:rPr>
        <w:t>Langkah</w:t>
      </w:r>
    </w:p>
    <w:p w:rsidR="00F70C95" w:rsidRDefault="00F70C95" w:rsidP="00F70C95">
      <w:pPr>
        <w:pStyle w:val="ListParagraph"/>
        <w:numPr>
          <w:ilvl w:val="1"/>
          <w:numId w:val="9"/>
        </w:numPr>
        <w:spacing w:after="0"/>
        <w:rPr>
          <w:lang w:val="en-ID"/>
        </w:rPr>
      </w:pPr>
      <w:r>
        <w:rPr>
          <w:lang w:val="en-ID"/>
        </w:rPr>
        <w:t xml:space="preserve">Minta </w:t>
      </w:r>
      <w:r w:rsidR="00F32127">
        <w:rPr>
          <w:lang w:val="en-ID"/>
        </w:rPr>
        <w:t>panggilan</w:t>
      </w:r>
      <w:r>
        <w:rPr>
          <w:lang w:val="en-ID"/>
        </w:rPr>
        <w:t xml:space="preserve"> untuk memilih objek</w:t>
      </w:r>
    </w:p>
    <w:p w:rsidR="00F32127" w:rsidRDefault="00F32127" w:rsidP="00F70C95">
      <w:pPr>
        <w:pStyle w:val="ListParagraph"/>
        <w:numPr>
          <w:ilvl w:val="1"/>
          <w:numId w:val="9"/>
        </w:numPr>
        <w:spacing w:after="0"/>
        <w:rPr>
          <w:lang w:val="en-ID"/>
        </w:rPr>
      </w:pPr>
      <w:r>
        <w:rPr>
          <w:lang w:val="en-ID"/>
        </w:rPr>
        <w:t>Minta panggilan untuk menutup matanya dan merasakan tekstur dari objek tersebut</w:t>
      </w:r>
    </w:p>
    <w:p w:rsidR="00F32127" w:rsidRDefault="00F32127" w:rsidP="00F70C95">
      <w:pPr>
        <w:pStyle w:val="ListParagraph"/>
        <w:numPr>
          <w:ilvl w:val="1"/>
          <w:numId w:val="9"/>
        </w:numPr>
        <w:spacing w:after="0"/>
        <w:rPr>
          <w:lang w:val="en-ID"/>
        </w:rPr>
      </w:pPr>
      <w:r>
        <w:rPr>
          <w:lang w:val="en-ID"/>
        </w:rPr>
        <w:t>Setelah itu, letakkan objek di bawah kertas dan warnai menggunakan krayon</w:t>
      </w:r>
      <w:r w:rsidR="00E81BF1">
        <w:rPr>
          <w:lang w:val="en-ID"/>
        </w:rPr>
        <w:t xml:space="preserve"> sehingga terlihat tekstur yang terbentuk</w:t>
      </w:r>
    </w:p>
    <w:p w:rsidR="00FF6E74" w:rsidRDefault="00FF6E74" w:rsidP="00FF6E74">
      <w:pPr>
        <w:pStyle w:val="ListParagraph"/>
        <w:numPr>
          <w:ilvl w:val="0"/>
          <w:numId w:val="9"/>
        </w:numPr>
        <w:spacing w:after="0"/>
        <w:rPr>
          <w:lang w:val="en-ID"/>
        </w:rPr>
      </w:pPr>
      <w:r>
        <w:rPr>
          <w:lang w:val="en-ID"/>
        </w:rPr>
        <w:t xml:space="preserve">Tanda Peningkatan: Panggilan dapat </w:t>
      </w:r>
      <w:r w:rsidR="00B84522">
        <w:rPr>
          <w:lang w:val="en-ID"/>
        </w:rPr>
        <w:t xml:space="preserve">menjiplak dengan </w:t>
      </w:r>
      <w:r w:rsidR="00511B41">
        <w:rPr>
          <w:lang w:val="en-ID"/>
        </w:rPr>
        <w:t>baik, tanpa keluar dari objek. Menyadari kalau benda-benda memiliki tekstur dan dapat mendeskripsikan tekstur yang dirasakan</w:t>
      </w:r>
    </w:p>
    <w:p w:rsidR="007E5FD0" w:rsidRDefault="007E5FD0" w:rsidP="007E5FD0">
      <w:pPr>
        <w:spacing w:after="0"/>
        <w:rPr>
          <w:lang w:val="en-ID"/>
        </w:rPr>
      </w:pPr>
    </w:p>
    <w:p w:rsidR="007E5FD0" w:rsidRDefault="007E5FD0" w:rsidP="00A1039E">
      <w:pPr>
        <w:pStyle w:val="ListParagraph"/>
        <w:numPr>
          <w:ilvl w:val="0"/>
          <w:numId w:val="32"/>
        </w:numPr>
        <w:spacing w:after="0"/>
        <w:rPr>
          <w:lang w:val="en-ID"/>
        </w:rPr>
      </w:pPr>
      <w:r>
        <w:rPr>
          <w:lang w:val="en-ID"/>
        </w:rPr>
        <w:t>Berpakaian</w:t>
      </w:r>
    </w:p>
    <w:p w:rsidR="00F21FD4" w:rsidRDefault="00742C50" w:rsidP="00E15009">
      <w:pPr>
        <w:pStyle w:val="ListParagraph"/>
        <w:numPr>
          <w:ilvl w:val="0"/>
          <w:numId w:val="21"/>
        </w:numPr>
        <w:spacing w:after="0"/>
        <w:rPr>
          <w:lang w:val="en-ID"/>
        </w:rPr>
      </w:pPr>
      <w:r>
        <w:rPr>
          <w:lang w:val="en-ID"/>
        </w:rPr>
        <w:t xml:space="preserve">Manfaat: Meningkatkan kemampuan anak </w:t>
      </w:r>
      <w:r w:rsidR="0099541C">
        <w:rPr>
          <w:lang w:val="en-ID"/>
        </w:rPr>
        <w:t>untuk menggunakan risleting, kancing, dan kancing jepret</w:t>
      </w:r>
      <w:r w:rsidR="00E15009">
        <w:rPr>
          <w:lang w:val="en-ID"/>
        </w:rPr>
        <w:t xml:space="preserve">, serta </w:t>
      </w:r>
      <w:r w:rsidR="00E15009" w:rsidRPr="00E15009">
        <w:rPr>
          <w:lang w:val="en-ID"/>
        </w:rPr>
        <w:t>mendorong kemandiriannya dalam berpakaian</w:t>
      </w:r>
    </w:p>
    <w:p w:rsidR="00036598" w:rsidRDefault="00036598" w:rsidP="00E15009">
      <w:pPr>
        <w:pStyle w:val="ListParagraph"/>
        <w:numPr>
          <w:ilvl w:val="0"/>
          <w:numId w:val="21"/>
        </w:numPr>
        <w:spacing w:after="0"/>
        <w:rPr>
          <w:lang w:val="en-ID"/>
        </w:rPr>
      </w:pPr>
      <w:r>
        <w:rPr>
          <w:lang w:val="en-ID"/>
        </w:rPr>
        <w:t>Bahan</w:t>
      </w:r>
    </w:p>
    <w:p w:rsidR="00036598" w:rsidRDefault="004A50A6" w:rsidP="00036598">
      <w:pPr>
        <w:pStyle w:val="ListParagraph"/>
        <w:numPr>
          <w:ilvl w:val="1"/>
          <w:numId w:val="21"/>
        </w:numPr>
        <w:spacing w:after="0"/>
        <w:rPr>
          <w:lang w:val="en-ID"/>
        </w:rPr>
      </w:pPr>
      <w:r>
        <w:rPr>
          <w:lang w:val="en-ID"/>
        </w:rPr>
        <w:t>Pakaian yang menggunakan risleting, kancing, kancing jepret</w:t>
      </w:r>
    </w:p>
    <w:p w:rsidR="004A50A6" w:rsidRDefault="00921A6F" w:rsidP="004A50A6">
      <w:pPr>
        <w:pStyle w:val="ListParagraph"/>
        <w:numPr>
          <w:ilvl w:val="0"/>
          <w:numId w:val="21"/>
        </w:numPr>
        <w:spacing w:after="0"/>
        <w:rPr>
          <w:lang w:val="en-ID"/>
        </w:rPr>
      </w:pPr>
      <w:r>
        <w:rPr>
          <w:lang w:val="en-ID"/>
        </w:rPr>
        <w:t>Langkah</w:t>
      </w:r>
    </w:p>
    <w:p w:rsidR="00921A6F" w:rsidRPr="00921A6F" w:rsidRDefault="00921A6F" w:rsidP="00921A6F">
      <w:pPr>
        <w:pStyle w:val="ListParagraph"/>
        <w:numPr>
          <w:ilvl w:val="1"/>
          <w:numId w:val="21"/>
        </w:numPr>
        <w:spacing w:after="0"/>
        <w:rPr>
          <w:lang w:val="en-ID"/>
        </w:rPr>
      </w:pPr>
      <w:r w:rsidRPr="00921A6F">
        <w:rPr>
          <w:lang w:val="en-ID"/>
        </w:rPr>
        <w:t xml:space="preserve">Berikan pakaian </w:t>
      </w:r>
      <w:r w:rsidR="000618CF">
        <w:rPr>
          <w:lang w:val="en-ID"/>
        </w:rPr>
        <w:t>kepada panggilan</w:t>
      </w:r>
      <w:r w:rsidRPr="00921A6F">
        <w:rPr>
          <w:lang w:val="en-ID"/>
        </w:rPr>
        <w:t xml:space="preserve"> yang mencakup ritsleting, kancing besar, dan kancing</w:t>
      </w:r>
      <w:r w:rsidR="000618CF">
        <w:rPr>
          <w:lang w:val="en-ID"/>
        </w:rPr>
        <w:t xml:space="preserve"> jepret</w:t>
      </w:r>
      <w:r w:rsidRPr="00921A6F">
        <w:rPr>
          <w:lang w:val="en-ID"/>
        </w:rPr>
        <w:t xml:space="preserve">, </w:t>
      </w:r>
      <w:r w:rsidR="000618CF">
        <w:rPr>
          <w:lang w:val="en-ID"/>
        </w:rPr>
        <w:t>serta tunjukkan cara menggunakannya</w:t>
      </w:r>
      <w:r w:rsidRPr="00921A6F">
        <w:rPr>
          <w:lang w:val="en-ID"/>
        </w:rPr>
        <w:t xml:space="preserve"> jika perlu.</w:t>
      </w:r>
    </w:p>
    <w:p w:rsidR="00921A6F" w:rsidRDefault="00921A6F" w:rsidP="00921A6F">
      <w:pPr>
        <w:pStyle w:val="ListParagraph"/>
        <w:numPr>
          <w:ilvl w:val="1"/>
          <w:numId w:val="21"/>
        </w:numPr>
        <w:spacing w:after="0"/>
        <w:rPr>
          <w:lang w:val="en-ID"/>
        </w:rPr>
      </w:pPr>
      <w:r w:rsidRPr="00921A6F">
        <w:rPr>
          <w:lang w:val="en-ID"/>
        </w:rPr>
        <w:t xml:space="preserve">Jika </w:t>
      </w:r>
      <w:r w:rsidR="000618CF">
        <w:rPr>
          <w:lang w:val="en-ID"/>
        </w:rPr>
        <w:t>panggilan</w:t>
      </w:r>
      <w:r w:rsidRPr="00921A6F">
        <w:rPr>
          <w:lang w:val="en-ID"/>
        </w:rPr>
        <w:t xml:space="preserve"> tidak dapat melakukannya secara mandiri, mulailah prosesnya dan biarkan dia menyelesaikannya. Misalnya, bantu dia meletakkan kancing di dalam lubang kancing, lalu bantu dia </w:t>
      </w:r>
      <w:r w:rsidR="0053214E">
        <w:rPr>
          <w:lang w:val="en-ID"/>
        </w:rPr>
        <w:t xml:space="preserve">melepas </w:t>
      </w:r>
      <w:r w:rsidRPr="00921A6F">
        <w:rPr>
          <w:lang w:val="en-ID"/>
        </w:rPr>
        <w:t xml:space="preserve">kancingnya. </w:t>
      </w:r>
    </w:p>
    <w:p w:rsidR="005C3B94" w:rsidRDefault="005C3B94" w:rsidP="005C3B94">
      <w:pPr>
        <w:pStyle w:val="ListParagraph"/>
        <w:numPr>
          <w:ilvl w:val="0"/>
          <w:numId w:val="21"/>
        </w:numPr>
        <w:spacing w:after="0"/>
        <w:rPr>
          <w:lang w:val="en-ID"/>
        </w:rPr>
      </w:pPr>
      <w:r>
        <w:rPr>
          <w:lang w:val="en-ID"/>
        </w:rPr>
        <w:t xml:space="preserve">Tanda Peningkatan: </w:t>
      </w:r>
      <w:r w:rsidR="00B40A12">
        <w:rPr>
          <w:lang w:val="en-ID"/>
        </w:rPr>
        <w:t xml:space="preserve">Panggilan dapat mengenakan </w:t>
      </w:r>
      <w:r w:rsidR="00E26B92">
        <w:rPr>
          <w:lang w:val="en-ID"/>
        </w:rPr>
        <w:t>pakaian dan melepas pakaian dengan mandiri.</w:t>
      </w:r>
    </w:p>
    <w:p w:rsidR="00981060" w:rsidRDefault="00981060" w:rsidP="00981060">
      <w:pPr>
        <w:pStyle w:val="ListParagraph"/>
        <w:spacing w:after="0"/>
        <w:ind w:left="1440"/>
        <w:rPr>
          <w:lang w:val="en-ID"/>
        </w:rPr>
      </w:pPr>
    </w:p>
    <w:p w:rsidR="00981060" w:rsidRDefault="00981060" w:rsidP="00A1039E">
      <w:pPr>
        <w:pStyle w:val="ListParagraph"/>
        <w:numPr>
          <w:ilvl w:val="0"/>
          <w:numId w:val="32"/>
        </w:numPr>
        <w:spacing w:after="0"/>
        <w:rPr>
          <w:lang w:val="en-ID"/>
        </w:rPr>
      </w:pPr>
      <w:r>
        <w:rPr>
          <w:lang w:val="en-ID"/>
        </w:rPr>
        <w:t>Dekorasi Kue</w:t>
      </w:r>
    </w:p>
    <w:p w:rsidR="00981060" w:rsidRDefault="00981060" w:rsidP="002874E1">
      <w:pPr>
        <w:pStyle w:val="ListParagraph"/>
        <w:numPr>
          <w:ilvl w:val="0"/>
          <w:numId w:val="22"/>
        </w:numPr>
        <w:spacing w:after="0"/>
        <w:rPr>
          <w:lang w:val="en-ID"/>
        </w:rPr>
      </w:pPr>
      <w:r>
        <w:rPr>
          <w:lang w:val="en-ID"/>
        </w:rPr>
        <w:t>Manfaat</w:t>
      </w:r>
      <w:r w:rsidR="002874E1">
        <w:rPr>
          <w:lang w:val="en-ID"/>
        </w:rPr>
        <w:t>: Meningkatkan kemampuan menggenggam</w:t>
      </w:r>
      <w:r w:rsidR="002874E1" w:rsidRPr="002874E1">
        <w:rPr>
          <w:lang w:val="en-ID"/>
        </w:rPr>
        <w:t xml:space="preserve"> </w:t>
      </w:r>
      <w:r w:rsidR="005C1D25">
        <w:rPr>
          <w:lang w:val="en-ID"/>
        </w:rPr>
        <w:t>panggilan</w:t>
      </w:r>
      <w:r w:rsidR="002874E1" w:rsidRPr="002874E1">
        <w:rPr>
          <w:lang w:val="en-ID"/>
        </w:rPr>
        <w:t xml:space="preserve"> dan kekuatan tangan</w:t>
      </w:r>
    </w:p>
    <w:p w:rsidR="00A34096" w:rsidRDefault="00A34096" w:rsidP="002874E1">
      <w:pPr>
        <w:pStyle w:val="ListParagraph"/>
        <w:numPr>
          <w:ilvl w:val="0"/>
          <w:numId w:val="22"/>
        </w:numPr>
        <w:spacing w:after="0"/>
        <w:rPr>
          <w:lang w:val="en-ID"/>
        </w:rPr>
      </w:pPr>
      <w:r>
        <w:rPr>
          <w:lang w:val="en-ID"/>
        </w:rPr>
        <w:t>Bahan</w:t>
      </w:r>
    </w:p>
    <w:p w:rsidR="00351CE6" w:rsidRDefault="00351CE6" w:rsidP="00351CE6">
      <w:pPr>
        <w:pStyle w:val="ListParagraph"/>
        <w:numPr>
          <w:ilvl w:val="1"/>
          <w:numId w:val="22"/>
        </w:numPr>
        <w:spacing w:after="0"/>
        <w:rPr>
          <w:lang w:val="en-ID"/>
        </w:rPr>
      </w:pPr>
      <w:r>
        <w:rPr>
          <w:lang w:val="en-ID"/>
        </w:rPr>
        <w:t>kue gula</w:t>
      </w:r>
      <w:r w:rsidRPr="00351CE6">
        <w:rPr>
          <w:lang w:val="en-ID"/>
        </w:rPr>
        <w:t xml:space="preserve"> </w:t>
      </w:r>
    </w:p>
    <w:p w:rsidR="00A17F10" w:rsidRDefault="00351CE6" w:rsidP="00351CE6">
      <w:pPr>
        <w:pStyle w:val="ListParagraph"/>
        <w:numPr>
          <w:ilvl w:val="1"/>
          <w:numId w:val="22"/>
        </w:numPr>
        <w:spacing w:after="0"/>
        <w:rPr>
          <w:lang w:val="en-ID"/>
        </w:rPr>
      </w:pPr>
      <w:r w:rsidRPr="00351CE6">
        <w:rPr>
          <w:lang w:val="en-ID"/>
        </w:rPr>
        <w:t>taburan yang bisa dimakan</w:t>
      </w:r>
      <w:r w:rsidR="00A17F10">
        <w:rPr>
          <w:lang w:val="en-ID"/>
        </w:rPr>
        <w:t xml:space="preserve"> </w:t>
      </w:r>
    </w:p>
    <w:p w:rsidR="00A17F10" w:rsidRDefault="00F97F63" w:rsidP="00351CE6">
      <w:pPr>
        <w:pStyle w:val="ListParagraph"/>
        <w:numPr>
          <w:ilvl w:val="1"/>
          <w:numId w:val="22"/>
        </w:numPr>
        <w:spacing w:after="0"/>
        <w:rPr>
          <w:lang w:val="en-ID"/>
        </w:rPr>
      </w:pPr>
      <w:r>
        <w:rPr>
          <w:lang w:val="en-ID"/>
        </w:rPr>
        <w:t>piping bag/ plastic segitiga</w:t>
      </w:r>
    </w:p>
    <w:p w:rsidR="00A34096" w:rsidRDefault="00351CE6" w:rsidP="00351CE6">
      <w:pPr>
        <w:pStyle w:val="ListParagraph"/>
        <w:numPr>
          <w:ilvl w:val="1"/>
          <w:numId w:val="22"/>
        </w:numPr>
        <w:spacing w:after="0"/>
        <w:rPr>
          <w:lang w:val="en-ID"/>
        </w:rPr>
      </w:pPr>
      <w:r w:rsidRPr="00351CE6">
        <w:rPr>
          <w:lang w:val="en-ID"/>
        </w:rPr>
        <w:t xml:space="preserve">pisau dan sendok </w:t>
      </w:r>
      <w:r w:rsidR="00F97F63">
        <w:rPr>
          <w:lang w:val="en-ID"/>
        </w:rPr>
        <w:t>plastic</w:t>
      </w:r>
    </w:p>
    <w:p w:rsidR="00F97F63" w:rsidRDefault="00F97F63" w:rsidP="00F97F63">
      <w:pPr>
        <w:pStyle w:val="ListParagraph"/>
        <w:numPr>
          <w:ilvl w:val="0"/>
          <w:numId w:val="22"/>
        </w:numPr>
        <w:spacing w:after="0"/>
        <w:rPr>
          <w:lang w:val="en-ID"/>
        </w:rPr>
      </w:pPr>
      <w:r>
        <w:rPr>
          <w:lang w:val="en-ID"/>
        </w:rPr>
        <w:t>Langkah</w:t>
      </w:r>
    </w:p>
    <w:p w:rsidR="00F97F63" w:rsidRPr="00F97F63" w:rsidRDefault="00A35E42" w:rsidP="00F97F63">
      <w:pPr>
        <w:pStyle w:val="ListParagraph"/>
        <w:numPr>
          <w:ilvl w:val="1"/>
          <w:numId w:val="22"/>
        </w:numPr>
        <w:spacing w:after="0"/>
        <w:rPr>
          <w:lang w:val="en-ID"/>
        </w:rPr>
      </w:pPr>
      <w:r>
        <w:rPr>
          <w:lang w:val="en-ID"/>
        </w:rPr>
        <w:t>Ajak panggilan</w:t>
      </w:r>
      <w:r w:rsidR="00F97F63" w:rsidRPr="00F97F63">
        <w:rPr>
          <w:lang w:val="en-ID"/>
        </w:rPr>
        <w:t xml:space="preserve"> untuk mengoleskan </w:t>
      </w:r>
      <w:r w:rsidR="00D34671">
        <w:rPr>
          <w:lang w:val="en-ID"/>
        </w:rPr>
        <w:t>taburan</w:t>
      </w:r>
      <w:r w:rsidR="00F97F63" w:rsidRPr="00F97F63">
        <w:rPr>
          <w:lang w:val="en-ID"/>
        </w:rPr>
        <w:t xml:space="preserve"> ke kue menggunakan pisau atau sendok.</w:t>
      </w:r>
    </w:p>
    <w:p w:rsidR="00F97F63" w:rsidRDefault="00785148" w:rsidP="00F97F63">
      <w:pPr>
        <w:pStyle w:val="ListParagraph"/>
        <w:numPr>
          <w:ilvl w:val="1"/>
          <w:numId w:val="22"/>
        </w:numPr>
        <w:spacing w:after="0"/>
        <w:rPr>
          <w:lang w:val="en-ID"/>
        </w:rPr>
      </w:pPr>
      <w:r>
        <w:rPr>
          <w:lang w:val="en-ID"/>
        </w:rPr>
        <w:t>Ajak panggilan</w:t>
      </w:r>
      <w:r w:rsidR="00F97F63" w:rsidRPr="00F97F63">
        <w:rPr>
          <w:lang w:val="en-ID"/>
        </w:rPr>
        <w:t xml:space="preserve"> untuk menggunakan jarinya untuk menaruh taburan</w:t>
      </w:r>
      <w:r>
        <w:rPr>
          <w:lang w:val="en-ID"/>
        </w:rPr>
        <w:t xml:space="preserve"> ke kuenya. </w:t>
      </w:r>
    </w:p>
    <w:p w:rsidR="0057208B" w:rsidRDefault="0057208B" w:rsidP="0057208B">
      <w:pPr>
        <w:pStyle w:val="ListParagraph"/>
        <w:numPr>
          <w:ilvl w:val="0"/>
          <w:numId w:val="22"/>
        </w:numPr>
        <w:spacing w:after="0"/>
        <w:rPr>
          <w:lang w:val="en-ID"/>
        </w:rPr>
      </w:pPr>
      <w:r>
        <w:rPr>
          <w:lang w:val="en-ID"/>
        </w:rPr>
        <w:t xml:space="preserve">Tanda Peningkatan: </w:t>
      </w:r>
      <w:r w:rsidR="007F58E2">
        <w:rPr>
          <w:lang w:val="en-ID"/>
        </w:rPr>
        <w:t xml:space="preserve">Panggilan </w:t>
      </w:r>
      <w:r w:rsidR="006E4604">
        <w:rPr>
          <w:lang w:val="en-ID"/>
        </w:rPr>
        <w:t xml:space="preserve">dapat menggunakan tangannya dengan </w:t>
      </w:r>
      <w:r w:rsidR="00851F55">
        <w:rPr>
          <w:lang w:val="en-ID"/>
        </w:rPr>
        <w:t>baik untuk</w:t>
      </w:r>
      <w:r w:rsidR="00253098">
        <w:rPr>
          <w:lang w:val="en-ID"/>
        </w:rPr>
        <w:t xml:space="preserve"> mendekorasi kuenya tanpa </w:t>
      </w:r>
      <w:r w:rsidR="001F6EF6">
        <w:rPr>
          <w:lang w:val="en-ID"/>
        </w:rPr>
        <w:t>mengalami kesulitan</w:t>
      </w:r>
    </w:p>
    <w:p w:rsidR="001F6EF6" w:rsidRDefault="001F6EF6" w:rsidP="00712C45">
      <w:pPr>
        <w:spacing w:after="0"/>
        <w:rPr>
          <w:lang w:val="en-ID"/>
        </w:rPr>
      </w:pPr>
    </w:p>
    <w:p w:rsidR="00712C45" w:rsidRDefault="00B0226C" w:rsidP="00A1039E">
      <w:pPr>
        <w:pStyle w:val="ListParagraph"/>
        <w:numPr>
          <w:ilvl w:val="0"/>
          <w:numId w:val="32"/>
        </w:numPr>
        <w:spacing w:after="0"/>
        <w:rPr>
          <w:lang w:val="en-ID"/>
        </w:rPr>
      </w:pPr>
      <w:r>
        <w:rPr>
          <w:lang w:val="en-ID"/>
        </w:rPr>
        <w:t>Benih Tumbuhan</w:t>
      </w:r>
    </w:p>
    <w:p w:rsidR="00A96D16" w:rsidRDefault="00D03C25" w:rsidP="00D03C25">
      <w:pPr>
        <w:pStyle w:val="ListParagraph"/>
        <w:spacing w:after="0"/>
        <w:jc w:val="center"/>
        <w:rPr>
          <w:lang w:val="en-ID"/>
        </w:rPr>
      </w:pPr>
      <w:r w:rsidRPr="00D03C25">
        <w:rPr>
          <w:noProof/>
          <w:lang w:val="en-US"/>
        </w:rPr>
        <w:drawing>
          <wp:inline distT="0" distB="0" distL="0" distR="0" wp14:anchorId="05B6496F" wp14:editId="3D2BCDD6">
            <wp:extent cx="2209800" cy="13555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215369" cy="1358948"/>
                    </a:xfrm>
                    <a:prstGeom prst="rect">
                      <a:avLst/>
                    </a:prstGeom>
                  </pic:spPr>
                </pic:pic>
              </a:graphicData>
            </a:graphic>
          </wp:inline>
        </w:drawing>
      </w:r>
    </w:p>
    <w:p w:rsidR="00D44548" w:rsidRDefault="00D44548" w:rsidP="00806A49">
      <w:pPr>
        <w:pStyle w:val="ListParagraph"/>
        <w:numPr>
          <w:ilvl w:val="0"/>
          <w:numId w:val="23"/>
        </w:numPr>
        <w:spacing w:after="0"/>
        <w:rPr>
          <w:lang w:val="en-ID"/>
        </w:rPr>
      </w:pPr>
      <w:r>
        <w:rPr>
          <w:lang w:val="en-ID"/>
        </w:rPr>
        <w:t xml:space="preserve">Manfaat: </w:t>
      </w:r>
      <w:r w:rsidR="00806A49" w:rsidRPr="00806A49">
        <w:rPr>
          <w:lang w:val="en-ID"/>
        </w:rPr>
        <w:t xml:space="preserve">Membantu </w:t>
      </w:r>
      <w:r w:rsidR="00806A49">
        <w:rPr>
          <w:lang w:val="en-ID"/>
        </w:rPr>
        <w:t>panggilan</w:t>
      </w:r>
      <w:r w:rsidR="00806A49" w:rsidRPr="00806A49">
        <w:rPr>
          <w:lang w:val="en-ID"/>
        </w:rPr>
        <w:t xml:space="preserve"> mengembangkan</w:t>
      </w:r>
      <w:r w:rsidR="00806A49">
        <w:rPr>
          <w:lang w:val="en-ID"/>
        </w:rPr>
        <w:t xml:space="preserve"> kemampuan jarinya dalam mencubit</w:t>
      </w:r>
      <w:r w:rsidR="00806A49" w:rsidRPr="00806A49">
        <w:rPr>
          <w:lang w:val="en-ID"/>
        </w:rPr>
        <w:t xml:space="preserve"> </w:t>
      </w:r>
    </w:p>
    <w:p w:rsidR="00806A49" w:rsidRDefault="00806A49" w:rsidP="00806A49">
      <w:pPr>
        <w:pStyle w:val="ListParagraph"/>
        <w:numPr>
          <w:ilvl w:val="0"/>
          <w:numId w:val="23"/>
        </w:numPr>
        <w:spacing w:after="0"/>
        <w:rPr>
          <w:lang w:val="en-ID"/>
        </w:rPr>
      </w:pPr>
      <w:r>
        <w:rPr>
          <w:lang w:val="en-ID"/>
        </w:rPr>
        <w:t>Bahan</w:t>
      </w:r>
    </w:p>
    <w:p w:rsidR="00806A49" w:rsidRDefault="00806A49" w:rsidP="00806A49">
      <w:pPr>
        <w:pStyle w:val="ListParagraph"/>
        <w:numPr>
          <w:ilvl w:val="1"/>
          <w:numId w:val="23"/>
        </w:numPr>
        <w:spacing w:after="0"/>
        <w:rPr>
          <w:lang w:val="en-ID"/>
        </w:rPr>
      </w:pPr>
      <w:r>
        <w:rPr>
          <w:lang w:val="en-ID"/>
        </w:rPr>
        <w:t>Berbagai jenis benih seperti bunga matahari, labu, dsb.</w:t>
      </w:r>
    </w:p>
    <w:p w:rsidR="00806A49" w:rsidRDefault="00806A49" w:rsidP="00806A49">
      <w:pPr>
        <w:pStyle w:val="ListParagraph"/>
        <w:numPr>
          <w:ilvl w:val="1"/>
          <w:numId w:val="23"/>
        </w:numPr>
        <w:spacing w:after="0"/>
        <w:rPr>
          <w:lang w:val="en-ID"/>
        </w:rPr>
      </w:pPr>
      <w:r>
        <w:rPr>
          <w:lang w:val="en-ID"/>
        </w:rPr>
        <w:t>Lem</w:t>
      </w:r>
    </w:p>
    <w:p w:rsidR="00806A49" w:rsidRDefault="00806A49" w:rsidP="00806A49">
      <w:pPr>
        <w:pStyle w:val="ListParagraph"/>
        <w:numPr>
          <w:ilvl w:val="1"/>
          <w:numId w:val="23"/>
        </w:numPr>
        <w:spacing w:after="0"/>
        <w:rPr>
          <w:lang w:val="en-ID"/>
        </w:rPr>
      </w:pPr>
      <w:r>
        <w:rPr>
          <w:lang w:val="en-ID"/>
        </w:rPr>
        <w:t>Mangkuk kecil</w:t>
      </w:r>
    </w:p>
    <w:p w:rsidR="003037B4" w:rsidRDefault="003037B4" w:rsidP="00806A49">
      <w:pPr>
        <w:pStyle w:val="ListParagraph"/>
        <w:numPr>
          <w:ilvl w:val="1"/>
          <w:numId w:val="23"/>
        </w:numPr>
        <w:spacing w:after="0"/>
        <w:rPr>
          <w:lang w:val="en-ID"/>
        </w:rPr>
      </w:pPr>
      <w:r>
        <w:rPr>
          <w:lang w:val="en-ID"/>
        </w:rPr>
        <w:t>Cotton bud</w:t>
      </w:r>
    </w:p>
    <w:p w:rsidR="003037B4" w:rsidRDefault="00487B12" w:rsidP="00806A49">
      <w:pPr>
        <w:pStyle w:val="ListParagraph"/>
        <w:numPr>
          <w:ilvl w:val="1"/>
          <w:numId w:val="23"/>
        </w:numPr>
        <w:spacing w:after="0"/>
        <w:rPr>
          <w:lang w:val="en-ID"/>
        </w:rPr>
      </w:pPr>
      <w:r>
        <w:rPr>
          <w:lang w:val="en-ID"/>
        </w:rPr>
        <w:t>Kertas</w:t>
      </w:r>
    </w:p>
    <w:p w:rsidR="00487B12" w:rsidRDefault="00487B12" w:rsidP="00806A49">
      <w:pPr>
        <w:pStyle w:val="ListParagraph"/>
        <w:numPr>
          <w:ilvl w:val="1"/>
          <w:numId w:val="23"/>
        </w:numPr>
        <w:spacing w:after="0"/>
        <w:rPr>
          <w:lang w:val="en-ID"/>
        </w:rPr>
      </w:pPr>
      <w:r>
        <w:rPr>
          <w:lang w:val="en-ID"/>
        </w:rPr>
        <w:t>Spidol</w:t>
      </w:r>
    </w:p>
    <w:p w:rsidR="00487B12" w:rsidRDefault="00487B12" w:rsidP="00487B12">
      <w:pPr>
        <w:pStyle w:val="ListParagraph"/>
        <w:numPr>
          <w:ilvl w:val="0"/>
          <w:numId w:val="23"/>
        </w:numPr>
        <w:spacing w:after="0"/>
        <w:rPr>
          <w:lang w:val="en-ID"/>
        </w:rPr>
      </w:pPr>
      <w:r>
        <w:rPr>
          <w:lang w:val="en-ID"/>
        </w:rPr>
        <w:t>Langkah</w:t>
      </w:r>
    </w:p>
    <w:p w:rsidR="005E748B" w:rsidRDefault="005E748B" w:rsidP="00B25EA0">
      <w:pPr>
        <w:pStyle w:val="ListParagraph"/>
        <w:numPr>
          <w:ilvl w:val="1"/>
          <w:numId w:val="23"/>
        </w:numPr>
        <w:spacing w:after="0"/>
        <w:rPr>
          <w:lang w:val="en-ID"/>
        </w:rPr>
      </w:pPr>
      <w:r>
        <w:rPr>
          <w:lang w:val="en-ID"/>
        </w:rPr>
        <w:t xml:space="preserve">Letakkan jenis-jenis benih di mangkuk yang </w:t>
      </w:r>
      <w:r w:rsidR="00724559">
        <w:rPr>
          <w:lang w:val="en-ID"/>
        </w:rPr>
        <w:t>ber</w:t>
      </w:r>
      <w:r>
        <w:rPr>
          <w:lang w:val="en-ID"/>
        </w:rPr>
        <w:t>beda</w:t>
      </w:r>
    </w:p>
    <w:p w:rsidR="003D5F28" w:rsidRDefault="00922CC0" w:rsidP="00B25EA0">
      <w:pPr>
        <w:pStyle w:val="ListParagraph"/>
        <w:numPr>
          <w:ilvl w:val="1"/>
          <w:numId w:val="23"/>
        </w:numPr>
        <w:spacing w:after="0"/>
        <w:rPr>
          <w:lang w:val="en-ID"/>
        </w:rPr>
      </w:pPr>
      <w:r>
        <w:rPr>
          <w:lang w:val="en-ID"/>
        </w:rPr>
        <w:t>Ajak</w:t>
      </w:r>
      <w:r w:rsidR="00B25EA0" w:rsidRPr="00B25EA0">
        <w:rPr>
          <w:lang w:val="en-ID"/>
        </w:rPr>
        <w:t xml:space="preserve"> </w:t>
      </w:r>
      <w:r>
        <w:rPr>
          <w:lang w:val="en-ID"/>
        </w:rPr>
        <w:t>panggilan</w:t>
      </w:r>
      <w:r w:rsidR="00B25EA0" w:rsidRPr="00B25EA0">
        <w:rPr>
          <w:lang w:val="en-ID"/>
        </w:rPr>
        <w:t xml:space="preserve"> untuk me</w:t>
      </w:r>
      <w:r>
        <w:rPr>
          <w:lang w:val="en-ID"/>
        </w:rPr>
        <w:t xml:space="preserve">nggambar bentuk di kertas. </w:t>
      </w:r>
      <w:r w:rsidR="00B25EA0" w:rsidRPr="00B25EA0">
        <w:rPr>
          <w:lang w:val="en-ID"/>
        </w:rPr>
        <w:t>Sebagai alternatif, dia mu</w:t>
      </w:r>
      <w:r>
        <w:rPr>
          <w:lang w:val="en-ID"/>
        </w:rPr>
        <w:t>ngkin menggunakan template untuk digunakan</w:t>
      </w:r>
      <w:r w:rsidR="00B25EA0" w:rsidRPr="00B25EA0">
        <w:rPr>
          <w:lang w:val="en-ID"/>
        </w:rPr>
        <w:t>.</w:t>
      </w:r>
    </w:p>
    <w:p w:rsidR="00922CC0" w:rsidRDefault="00677DE3" w:rsidP="00B25EA0">
      <w:pPr>
        <w:pStyle w:val="ListParagraph"/>
        <w:numPr>
          <w:ilvl w:val="1"/>
          <w:numId w:val="23"/>
        </w:numPr>
        <w:spacing w:after="0"/>
        <w:rPr>
          <w:lang w:val="en-ID"/>
        </w:rPr>
      </w:pPr>
      <w:r>
        <w:rPr>
          <w:lang w:val="en-ID"/>
        </w:rPr>
        <w:t xml:space="preserve">Lem </w:t>
      </w:r>
      <w:r w:rsidR="000F7EA2">
        <w:rPr>
          <w:lang w:val="en-ID"/>
        </w:rPr>
        <w:t>bagian dalam gambaran menggunakan bantuan cotton bud</w:t>
      </w:r>
    </w:p>
    <w:p w:rsidR="00724559" w:rsidRDefault="00724559" w:rsidP="00B25EA0">
      <w:pPr>
        <w:pStyle w:val="ListParagraph"/>
        <w:numPr>
          <w:ilvl w:val="1"/>
          <w:numId w:val="23"/>
        </w:numPr>
        <w:spacing w:after="0"/>
        <w:rPr>
          <w:lang w:val="en-ID"/>
        </w:rPr>
      </w:pPr>
      <w:r>
        <w:rPr>
          <w:lang w:val="en-ID"/>
        </w:rPr>
        <w:t xml:space="preserve">Ajarkan panggilan untuk menghias gambar yang dia buat menggunakan </w:t>
      </w:r>
      <w:r w:rsidR="00AA6469">
        <w:rPr>
          <w:lang w:val="en-ID"/>
        </w:rPr>
        <w:t>benih yang sudah disiapkan</w:t>
      </w:r>
    </w:p>
    <w:p w:rsidR="00AA6469" w:rsidRDefault="00AA6469" w:rsidP="00AA6469">
      <w:pPr>
        <w:pStyle w:val="ListParagraph"/>
        <w:numPr>
          <w:ilvl w:val="0"/>
          <w:numId w:val="23"/>
        </w:numPr>
        <w:spacing w:after="0"/>
        <w:rPr>
          <w:lang w:val="en-ID"/>
        </w:rPr>
      </w:pPr>
      <w:r>
        <w:rPr>
          <w:lang w:val="en-ID"/>
        </w:rPr>
        <w:t>Tanda Peningkatan</w:t>
      </w:r>
      <w:r w:rsidR="0016139A">
        <w:rPr>
          <w:lang w:val="en-ID"/>
        </w:rPr>
        <w:t xml:space="preserve">: </w:t>
      </w:r>
      <w:r w:rsidR="00C813BA">
        <w:rPr>
          <w:lang w:val="en-ID"/>
        </w:rPr>
        <w:t>Panggilan dapat menghias menggunakan benih dengan rapi tanpa banyak benih yang keluar dari garis</w:t>
      </w:r>
    </w:p>
    <w:p w:rsidR="00A96D16" w:rsidRDefault="00A96D16" w:rsidP="00A96D16">
      <w:pPr>
        <w:spacing w:after="0"/>
        <w:rPr>
          <w:lang w:val="en-ID"/>
        </w:rPr>
      </w:pPr>
    </w:p>
    <w:p w:rsidR="00A96D16" w:rsidRDefault="00AE0CE1" w:rsidP="00A1039E">
      <w:pPr>
        <w:pStyle w:val="ListParagraph"/>
        <w:numPr>
          <w:ilvl w:val="0"/>
          <w:numId w:val="32"/>
        </w:numPr>
        <w:spacing w:after="0"/>
        <w:rPr>
          <w:lang w:val="en-ID"/>
        </w:rPr>
      </w:pPr>
      <w:r>
        <w:rPr>
          <w:lang w:val="en-ID"/>
        </w:rPr>
        <w:t>Kalung Sedotan</w:t>
      </w:r>
    </w:p>
    <w:p w:rsidR="00AE0CE1" w:rsidRDefault="00AE0CE1" w:rsidP="00A1039E">
      <w:pPr>
        <w:pStyle w:val="ListParagraph"/>
        <w:numPr>
          <w:ilvl w:val="1"/>
          <w:numId w:val="32"/>
        </w:numPr>
        <w:spacing w:after="0"/>
        <w:rPr>
          <w:lang w:val="en-ID"/>
        </w:rPr>
      </w:pPr>
      <w:r>
        <w:rPr>
          <w:lang w:val="en-ID"/>
        </w:rPr>
        <w:t xml:space="preserve">Manfaat: </w:t>
      </w:r>
      <w:r w:rsidRPr="00AE0CE1">
        <w:rPr>
          <w:lang w:val="en-ID"/>
        </w:rPr>
        <w:t>Membantu panggilan mengembangkan kemampuan jarinya dalam mencubit</w:t>
      </w:r>
    </w:p>
    <w:p w:rsidR="00AE0CE1" w:rsidRDefault="00AE0CE1" w:rsidP="00A1039E">
      <w:pPr>
        <w:pStyle w:val="ListParagraph"/>
        <w:numPr>
          <w:ilvl w:val="1"/>
          <w:numId w:val="32"/>
        </w:numPr>
        <w:spacing w:after="0"/>
        <w:rPr>
          <w:lang w:val="en-ID"/>
        </w:rPr>
      </w:pPr>
      <w:r>
        <w:rPr>
          <w:lang w:val="en-ID"/>
        </w:rPr>
        <w:t>Bahan:</w:t>
      </w:r>
    </w:p>
    <w:p w:rsidR="00AE0CE1" w:rsidRDefault="00FC5DB7" w:rsidP="00A1039E">
      <w:pPr>
        <w:pStyle w:val="ListParagraph"/>
        <w:numPr>
          <w:ilvl w:val="2"/>
          <w:numId w:val="32"/>
        </w:numPr>
        <w:spacing w:after="0"/>
        <w:rPr>
          <w:lang w:val="en-ID"/>
        </w:rPr>
      </w:pPr>
      <w:r>
        <w:rPr>
          <w:lang w:val="en-ID"/>
        </w:rPr>
        <w:t xml:space="preserve">  Benang</w:t>
      </w:r>
    </w:p>
    <w:p w:rsidR="00FC5DB7" w:rsidRDefault="00FC5DB7" w:rsidP="00A1039E">
      <w:pPr>
        <w:pStyle w:val="ListParagraph"/>
        <w:numPr>
          <w:ilvl w:val="2"/>
          <w:numId w:val="32"/>
        </w:numPr>
        <w:spacing w:after="0"/>
        <w:rPr>
          <w:lang w:val="en-ID"/>
        </w:rPr>
      </w:pPr>
      <w:r>
        <w:rPr>
          <w:lang w:val="en-ID"/>
        </w:rPr>
        <w:t xml:space="preserve">  Sedotan</w:t>
      </w:r>
    </w:p>
    <w:p w:rsidR="00FC5DB7" w:rsidRDefault="00FC5DB7" w:rsidP="00A1039E">
      <w:pPr>
        <w:pStyle w:val="ListParagraph"/>
        <w:numPr>
          <w:ilvl w:val="2"/>
          <w:numId w:val="32"/>
        </w:numPr>
        <w:spacing w:after="0"/>
        <w:rPr>
          <w:lang w:val="en-ID"/>
        </w:rPr>
      </w:pPr>
      <w:r>
        <w:rPr>
          <w:lang w:val="en-ID"/>
        </w:rPr>
        <w:t xml:space="preserve">  Gunting</w:t>
      </w:r>
    </w:p>
    <w:p w:rsidR="00FC5DB7" w:rsidRDefault="00FC5DB7" w:rsidP="00A1039E">
      <w:pPr>
        <w:pStyle w:val="ListParagraph"/>
        <w:numPr>
          <w:ilvl w:val="1"/>
          <w:numId w:val="32"/>
        </w:numPr>
        <w:spacing w:after="0"/>
        <w:rPr>
          <w:lang w:val="en-ID"/>
        </w:rPr>
      </w:pPr>
      <w:r>
        <w:rPr>
          <w:lang w:val="en-ID"/>
        </w:rPr>
        <w:t>Langkah</w:t>
      </w:r>
    </w:p>
    <w:p w:rsidR="00FC5DB7" w:rsidRDefault="00FC5DB7" w:rsidP="00A1039E">
      <w:pPr>
        <w:pStyle w:val="ListParagraph"/>
        <w:numPr>
          <w:ilvl w:val="2"/>
          <w:numId w:val="32"/>
        </w:numPr>
        <w:spacing w:after="0"/>
        <w:rPr>
          <w:lang w:val="en-ID"/>
        </w:rPr>
      </w:pPr>
      <w:r>
        <w:rPr>
          <w:lang w:val="en-ID"/>
        </w:rPr>
        <w:t xml:space="preserve"> </w:t>
      </w:r>
      <w:r w:rsidR="00ED5730">
        <w:rPr>
          <w:lang w:val="en-ID"/>
        </w:rPr>
        <w:t xml:space="preserve">Gunting sedotan menjadi </w:t>
      </w:r>
      <w:r w:rsidR="008A6548">
        <w:rPr>
          <w:lang w:val="en-ID"/>
        </w:rPr>
        <w:t>ukuran-ukuran kecil sekitar 3 cm</w:t>
      </w:r>
    </w:p>
    <w:p w:rsidR="008A6548" w:rsidRDefault="008A6548" w:rsidP="00A1039E">
      <w:pPr>
        <w:pStyle w:val="ListParagraph"/>
        <w:numPr>
          <w:ilvl w:val="2"/>
          <w:numId w:val="32"/>
        </w:numPr>
        <w:spacing w:after="0"/>
        <w:rPr>
          <w:lang w:val="en-ID"/>
        </w:rPr>
      </w:pPr>
      <w:r>
        <w:rPr>
          <w:lang w:val="en-ID"/>
        </w:rPr>
        <w:t xml:space="preserve">  </w:t>
      </w:r>
      <w:r w:rsidR="00152BF4">
        <w:rPr>
          <w:lang w:val="en-ID"/>
        </w:rPr>
        <w:t xml:space="preserve">Masukkan sedotan </w:t>
      </w:r>
      <w:r w:rsidR="00F30591">
        <w:rPr>
          <w:lang w:val="en-ID"/>
        </w:rPr>
        <w:t xml:space="preserve">ke benang lalu ikat </w:t>
      </w:r>
    </w:p>
    <w:p w:rsidR="00F30591" w:rsidRDefault="00F30591" w:rsidP="00A1039E">
      <w:pPr>
        <w:pStyle w:val="ListParagraph"/>
        <w:numPr>
          <w:ilvl w:val="2"/>
          <w:numId w:val="32"/>
        </w:numPr>
        <w:spacing w:after="0"/>
        <w:rPr>
          <w:lang w:val="en-ID"/>
        </w:rPr>
      </w:pPr>
      <w:r>
        <w:rPr>
          <w:lang w:val="en-ID"/>
        </w:rPr>
        <w:t xml:space="preserve">  Anda bisa mengajarkan </w:t>
      </w:r>
      <w:r w:rsidR="00996FE6">
        <w:rPr>
          <w:lang w:val="en-ID"/>
        </w:rPr>
        <w:t>panggilan</w:t>
      </w:r>
      <w:r>
        <w:rPr>
          <w:lang w:val="en-ID"/>
        </w:rPr>
        <w:t xml:space="preserve"> untuk memodifikasi </w:t>
      </w:r>
      <w:r w:rsidR="00996FE6">
        <w:rPr>
          <w:lang w:val="en-ID"/>
        </w:rPr>
        <w:t>bentuk sedotannya.</w:t>
      </w:r>
    </w:p>
    <w:p w:rsidR="00996FE6" w:rsidRDefault="003B483E" w:rsidP="00A1039E">
      <w:pPr>
        <w:pStyle w:val="ListParagraph"/>
        <w:numPr>
          <w:ilvl w:val="1"/>
          <w:numId w:val="32"/>
        </w:numPr>
        <w:spacing w:after="0"/>
        <w:rPr>
          <w:lang w:val="en-ID"/>
        </w:rPr>
      </w:pPr>
      <w:r>
        <w:rPr>
          <w:lang w:val="en-ID"/>
        </w:rPr>
        <w:t>Tanda Peningkatan: Panggilan dapat menggunting sedotan dengan baik, dan tidak merasa kesulitan saat memasukkan sedotan ke benang.</w:t>
      </w:r>
    </w:p>
    <w:p w:rsidR="00F02D6F" w:rsidRDefault="00F02D6F" w:rsidP="00F02D6F">
      <w:pPr>
        <w:pStyle w:val="ListParagraph"/>
        <w:spacing w:after="0"/>
        <w:ind w:left="1440"/>
        <w:rPr>
          <w:lang w:val="en-ID"/>
        </w:rPr>
      </w:pPr>
    </w:p>
    <w:p w:rsidR="003B483E" w:rsidRDefault="009B1454" w:rsidP="00A1039E">
      <w:pPr>
        <w:pStyle w:val="ListParagraph"/>
        <w:numPr>
          <w:ilvl w:val="0"/>
          <w:numId w:val="32"/>
        </w:numPr>
        <w:spacing w:after="0"/>
        <w:rPr>
          <w:lang w:val="en-ID"/>
        </w:rPr>
      </w:pPr>
      <w:r>
        <w:rPr>
          <w:lang w:val="en-ID"/>
        </w:rPr>
        <w:t>Mewarnai dengan Cotton Bud</w:t>
      </w:r>
    </w:p>
    <w:p w:rsidR="009B1454" w:rsidRDefault="009B1454" w:rsidP="00A1039E">
      <w:pPr>
        <w:pStyle w:val="ListParagraph"/>
        <w:numPr>
          <w:ilvl w:val="1"/>
          <w:numId w:val="32"/>
        </w:numPr>
        <w:spacing w:after="0"/>
        <w:rPr>
          <w:lang w:val="en-ID"/>
        </w:rPr>
      </w:pPr>
      <w:r>
        <w:rPr>
          <w:lang w:val="en-ID"/>
        </w:rPr>
        <w:t xml:space="preserve">Manfaat: </w:t>
      </w:r>
      <w:r w:rsidR="00B47D4D" w:rsidRPr="00B47D4D">
        <w:rPr>
          <w:lang w:val="en-ID"/>
        </w:rPr>
        <w:t xml:space="preserve">Membantu panggilan mengembangkan kemampuan jarinya dalam </w:t>
      </w:r>
      <w:r w:rsidR="00B47D4D">
        <w:rPr>
          <w:lang w:val="en-ID"/>
        </w:rPr>
        <w:t>menggenggam</w:t>
      </w:r>
    </w:p>
    <w:p w:rsidR="00B47D4D" w:rsidRDefault="00B47D4D" w:rsidP="00A1039E">
      <w:pPr>
        <w:pStyle w:val="ListParagraph"/>
        <w:numPr>
          <w:ilvl w:val="1"/>
          <w:numId w:val="32"/>
        </w:numPr>
        <w:spacing w:after="0"/>
        <w:rPr>
          <w:lang w:val="en-ID"/>
        </w:rPr>
      </w:pPr>
      <w:r>
        <w:rPr>
          <w:lang w:val="en-ID"/>
        </w:rPr>
        <w:t>Bahan:</w:t>
      </w:r>
    </w:p>
    <w:p w:rsidR="00B47D4D" w:rsidRDefault="00034A87" w:rsidP="00A1039E">
      <w:pPr>
        <w:pStyle w:val="ListParagraph"/>
        <w:numPr>
          <w:ilvl w:val="2"/>
          <w:numId w:val="32"/>
        </w:numPr>
        <w:spacing w:after="0"/>
        <w:rPr>
          <w:lang w:val="en-ID"/>
        </w:rPr>
      </w:pPr>
      <w:r>
        <w:rPr>
          <w:lang w:val="en-ID"/>
        </w:rPr>
        <w:t xml:space="preserve"> Cotton bud</w:t>
      </w:r>
    </w:p>
    <w:p w:rsidR="00034A87" w:rsidRDefault="00034A87" w:rsidP="00A1039E">
      <w:pPr>
        <w:pStyle w:val="ListParagraph"/>
        <w:numPr>
          <w:ilvl w:val="2"/>
          <w:numId w:val="32"/>
        </w:numPr>
        <w:spacing w:after="0"/>
        <w:rPr>
          <w:lang w:val="en-ID"/>
        </w:rPr>
      </w:pPr>
      <w:r>
        <w:rPr>
          <w:lang w:val="en-ID"/>
        </w:rPr>
        <w:t xml:space="preserve"> Cat air</w:t>
      </w:r>
    </w:p>
    <w:p w:rsidR="00034A87" w:rsidRDefault="00034A87" w:rsidP="00A1039E">
      <w:pPr>
        <w:pStyle w:val="ListParagraph"/>
        <w:numPr>
          <w:ilvl w:val="2"/>
          <w:numId w:val="32"/>
        </w:numPr>
        <w:spacing w:after="0"/>
        <w:rPr>
          <w:lang w:val="en-ID"/>
        </w:rPr>
      </w:pPr>
      <w:r>
        <w:rPr>
          <w:lang w:val="en-ID"/>
        </w:rPr>
        <w:t xml:space="preserve"> Mangkuk</w:t>
      </w:r>
    </w:p>
    <w:p w:rsidR="00034A87" w:rsidRDefault="00034A87" w:rsidP="00A1039E">
      <w:pPr>
        <w:pStyle w:val="ListParagraph"/>
        <w:numPr>
          <w:ilvl w:val="2"/>
          <w:numId w:val="32"/>
        </w:numPr>
        <w:spacing w:after="0"/>
        <w:rPr>
          <w:lang w:val="en-ID"/>
        </w:rPr>
      </w:pPr>
      <w:r>
        <w:rPr>
          <w:lang w:val="en-ID"/>
        </w:rPr>
        <w:t xml:space="preserve"> Karet</w:t>
      </w:r>
    </w:p>
    <w:p w:rsidR="002D6FA6" w:rsidRDefault="002D6FA6" w:rsidP="00A1039E">
      <w:pPr>
        <w:pStyle w:val="ListParagraph"/>
        <w:numPr>
          <w:ilvl w:val="2"/>
          <w:numId w:val="32"/>
        </w:numPr>
        <w:spacing w:after="0"/>
        <w:rPr>
          <w:lang w:val="en-ID"/>
        </w:rPr>
      </w:pPr>
      <w:r>
        <w:rPr>
          <w:lang w:val="en-ID"/>
        </w:rPr>
        <w:t xml:space="preserve"> Kertas</w:t>
      </w:r>
    </w:p>
    <w:p w:rsidR="002D6FA6" w:rsidRDefault="002D6FA6" w:rsidP="00A1039E">
      <w:pPr>
        <w:pStyle w:val="ListParagraph"/>
        <w:numPr>
          <w:ilvl w:val="2"/>
          <w:numId w:val="32"/>
        </w:numPr>
        <w:spacing w:after="0"/>
        <w:rPr>
          <w:lang w:val="en-ID"/>
        </w:rPr>
      </w:pPr>
      <w:r>
        <w:rPr>
          <w:lang w:val="en-ID"/>
        </w:rPr>
        <w:t xml:space="preserve"> Spidol</w:t>
      </w:r>
    </w:p>
    <w:p w:rsidR="002D6FA6" w:rsidRDefault="0084714A" w:rsidP="00A1039E">
      <w:pPr>
        <w:pStyle w:val="ListParagraph"/>
        <w:numPr>
          <w:ilvl w:val="1"/>
          <w:numId w:val="32"/>
        </w:numPr>
        <w:spacing w:after="0"/>
        <w:rPr>
          <w:lang w:val="en-ID"/>
        </w:rPr>
      </w:pPr>
      <w:r>
        <w:rPr>
          <w:lang w:val="en-ID"/>
        </w:rPr>
        <w:t>Langkah:</w:t>
      </w:r>
    </w:p>
    <w:p w:rsidR="0084714A" w:rsidRDefault="0084714A" w:rsidP="00A1039E">
      <w:pPr>
        <w:pStyle w:val="ListParagraph"/>
        <w:numPr>
          <w:ilvl w:val="2"/>
          <w:numId w:val="32"/>
        </w:numPr>
        <w:spacing w:after="0"/>
        <w:rPr>
          <w:lang w:val="en-ID"/>
        </w:rPr>
      </w:pPr>
      <w:r>
        <w:rPr>
          <w:lang w:val="en-ID"/>
        </w:rPr>
        <w:t xml:space="preserve"> Gabungkan 10 cotton bud menjadi 1</w:t>
      </w:r>
      <w:r w:rsidR="00A82407">
        <w:rPr>
          <w:lang w:val="en-ID"/>
        </w:rPr>
        <w:t xml:space="preserve"> menggunakan karet</w:t>
      </w:r>
    </w:p>
    <w:p w:rsidR="00A82407" w:rsidRDefault="00A82407" w:rsidP="00A1039E">
      <w:pPr>
        <w:pStyle w:val="ListParagraph"/>
        <w:numPr>
          <w:ilvl w:val="2"/>
          <w:numId w:val="32"/>
        </w:numPr>
        <w:spacing w:after="0"/>
        <w:rPr>
          <w:lang w:val="en-ID"/>
        </w:rPr>
      </w:pPr>
      <w:r>
        <w:rPr>
          <w:lang w:val="en-ID"/>
        </w:rPr>
        <w:t xml:space="preserve"> Letakkan cat air di mangkuk</w:t>
      </w:r>
      <w:r w:rsidR="00081F6F">
        <w:rPr>
          <w:lang w:val="en-ID"/>
        </w:rPr>
        <w:t xml:space="preserve"> yang berbeda</w:t>
      </w:r>
    </w:p>
    <w:p w:rsidR="00A82407" w:rsidRDefault="00A82407" w:rsidP="00A1039E">
      <w:pPr>
        <w:pStyle w:val="ListParagraph"/>
        <w:numPr>
          <w:ilvl w:val="2"/>
          <w:numId w:val="32"/>
        </w:numPr>
        <w:spacing w:after="0"/>
        <w:rPr>
          <w:lang w:val="en-ID"/>
        </w:rPr>
      </w:pPr>
      <w:r>
        <w:rPr>
          <w:lang w:val="en-ID"/>
        </w:rPr>
        <w:t xml:space="preserve"> Ajak panggilan menggambar</w:t>
      </w:r>
      <w:r w:rsidR="00BA5D66">
        <w:rPr>
          <w:lang w:val="en-ID"/>
        </w:rPr>
        <w:t xml:space="preserve"> menggunakan spidol</w:t>
      </w:r>
    </w:p>
    <w:p w:rsidR="005C1A73" w:rsidRDefault="005C1A73" w:rsidP="00A1039E">
      <w:pPr>
        <w:pStyle w:val="ListParagraph"/>
        <w:numPr>
          <w:ilvl w:val="2"/>
          <w:numId w:val="32"/>
        </w:numPr>
        <w:spacing w:after="0"/>
        <w:rPr>
          <w:lang w:val="en-ID"/>
        </w:rPr>
      </w:pPr>
      <w:r>
        <w:rPr>
          <w:lang w:val="en-ID"/>
        </w:rPr>
        <w:t xml:space="preserve"> </w:t>
      </w:r>
      <w:r w:rsidR="00396A81">
        <w:rPr>
          <w:lang w:val="en-ID"/>
        </w:rPr>
        <w:t xml:space="preserve">Celupkan cotton bud </w:t>
      </w:r>
      <w:r w:rsidR="007A6C40">
        <w:rPr>
          <w:lang w:val="en-ID"/>
        </w:rPr>
        <w:t xml:space="preserve">ke dalam </w:t>
      </w:r>
      <w:r w:rsidR="00081F6F">
        <w:rPr>
          <w:lang w:val="en-ID"/>
        </w:rPr>
        <w:t>cat air</w:t>
      </w:r>
    </w:p>
    <w:p w:rsidR="00081F6F" w:rsidRDefault="00081F6F" w:rsidP="00A1039E">
      <w:pPr>
        <w:pStyle w:val="ListParagraph"/>
        <w:numPr>
          <w:ilvl w:val="2"/>
          <w:numId w:val="32"/>
        </w:numPr>
        <w:spacing w:after="0"/>
        <w:rPr>
          <w:lang w:val="en-ID"/>
        </w:rPr>
      </w:pPr>
      <w:r>
        <w:rPr>
          <w:lang w:val="en-ID"/>
        </w:rPr>
        <w:t>Tempelkan cotton bud ke gambaran yang sudah dibuat</w:t>
      </w:r>
    </w:p>
    <w:p w:rsidR="00081F6F" w:rsidRDefault="004362F6" w:rsidP="00A1039E">
      <w:pPr>
        <w:pStyle w:val="ListParagraph"/>
        <w:numPr>
          <w:ilvl w:val="1"/>
          <w:numId w:val="32"/>
        </w:numPr>
        <w:spacing w:after="0"/>
        <w:rPr>
          <w:lang w:val="en-ID"/>
        </w:rPr>
      </w:pPr>
      <w:r>
        <w:rPr>
          <w:lang w:val="en-ID"/>
        </w:rPr>
        <w:t xml:space="preserve">Tanda Peningkatan: </w:t>
      </w:r>
      <w:r w:rsidR="00793278">
        <w:rPr>
          <w:lang w:val="en-ID"/>
        </w:rPr>
        <w:t>Panggilan dapat mewarnai tanpa merasa kesulitan</w:t>
      </w:r>
    </w:p>
    <w:p w:rsidR="007B201D" w:rsidRDefault="007B201D" w:rsidP="007B201D">
      <w:pPr>
        <w:pStyle w:val="ListParagraph"/>
        <w:spacing w:after="0"/>
        <w:ind w:left="426"/>
        <w:rPr>
          <w:lang w:val="en-ID"/>
        </w:rPr>
      </w:pPr>
    </w:p>
    <w:p w:rsidR="007D171E" w:rsidRDefault="007D171E" w:rsidP="00CA7F11">
      <w:pPr>
        <w:spacing w:after="0"/>
        <w:rPr>
          <w:lang w:val="en-ID"/>
        </w:rPr>
      </w:pPr>
    </w:p>
    <w:p w:rsidR="007D171E" w:rsidRDefault="007D171E" w:rsidP="00CA7F11">
      <w:pPr>
        <w:spacing w:after="0"/>
        <w:rPr>
          <w:lang w:val="en-ID"/>
        </w:rPr>
      </w:pPr>
    </w:p>
    <w:p w:rsidR="00050A37" w:rsidRPr="00050A37" w:rsidRDefault="007D171E" w:rsidP="00050A37">
      <w:pPr>
        <w:widowControl w:val="0"/>
        <w:autoSpaceDE w:val="0"/>
        <w:autoSpaceDN w:val="0"/>
        <w:adjustRightInd w:val="0"/>
        <w:spacing w:after="0"/>
        <w:ind w:left="640" w:hanging="640"/>
        <w:rPr>
          <w:rFonts w:cs="Times New Roman"/>
          <w:noProof/>
          <w:szCs w:val="24"/>
        </w:rPr>
      </w:pPr>
      <w:r>
        <w:rPr>
          <w:lang w:val="en-ID"/>
        </w:rPr>
        <w:fldChar w:fldCharType="begin" w:fldLock="1"/>
      </w:r>
      <w:r>
        <w:rPr>
          <w:lang w:val="en-ID"/>
        </w:rPr>
        <w:instrText xml:space="preserve">ADDIN Mendeley Bibliography CSL_BIBLIOGRAPHY </w:instrText>
      </w:r>
      <w:r>
        <w:rPr>
          <w:lang w:val="en-ID"/>
        </w:rPr>
        <w:fldChar w:fldCharType="separate"/>
      </w:r>
      <w:r w:rsidR="00050A37" w:rsidRPr="00050A37">
        <w:rPr>
          <w:rFonts w:cs="Times New Roman"/>
          <w:noProof/>
          <w:szCs w:val="24"/>
        </w:rPr>
        <w:t xml:space="preserve">1. </w:t>
      </w:r>
      <w:r w:rsidR="00050A37" w:rsidRPr="00050A37">
        <w:rPr>
          <w:rFonts w:cs="Times New Roman"/>
          <w:noProof/>
          <w:szCs w:val="24"/>
        </w:rPr>
        <w:tab/>
        <w:t xml:space="preserve">Sutapa P, Pratama KW, Rosly MM, Ali SKS, Karakauki M. Improving motor skills in early childhood through goal-oriented play activity. Children. 2021;8(11):1–11. </w:t>
      </w:r>
    </w:p>
    <w:p w:rsidR="007D171E" w:rsidRPr="00CA7F11" w:rsidRDefault="007D171E" w:rsidP="00CA7F11">
      <w:pPr>
        <w:spacing w:after="0"/>
        <w:rPr>
          <w:lang w:val="en-ID"/>
        </w:rPr>
      </w:pPr>
      <w:r>
        <w:rPr>
          <w:lang w:val="en-ID"/>
        </w:rPr>
        <w:fldChar w:fldCharType="end"/>
      </w:r>
      <w:bookmarkStart w:id="0" w:name="_GoBack"/>
      <w:bookmarkEnd w:id="0"/>
    </w:p>
    <w:p w:rsidR="00CA7F11" w:rsidRPr="00CA7F11" w:rsidRDefault="00CA7F11" w:rsidP="00CA7F11">
      <w:pPr>
        <w:spacing w:after="0"/>
        <w:rPr>
          <w:lang w:val="en-ID"/>
        </w:rPr>
      </w:pPr>
    </w:p>
    <w:p w:rsidR="00943BA5" w:rsidRPr="00943BA5" w:rsidRDefault="00943BA5" w:rsidP="00943BA5">
      <w:pPr>
        <w:spacing w:after="0"/>
        <w:rPr>
          <w:lang w:val="en-ID"/>
        </w:rPr>
      </w:pPr>
    </w:p>
    <w:sectPr w:rsidR="00943BA5" w:rsidRPr="00943BA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84379"/>
    <w:multiLevelType w:val="hybridMultilevel"/>
    <w:tmpl w:val="092C47CC"/>
    <w:lvl w:ilvl="0" w:tplc="2CAE6982">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D71909"/>
    <w:multiLevelType w:val="hybridMultilevel"/>
    <w:tmpl w:val="7EA87F8C"/>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rPr>
        <w:rFonts w:hint="default"/>
      </w:rPr>
    </w:lvl>
    <w:lvl w:ilvl="2" w:tplc="3DDEFF14">
      <w:start w:val="1"/>
      <w:numFmt w:val="decimal"/>
      <w:lvlText w:val="%3)"/>
      <w:lvlJc w:val="left"/>
      <w:pPr>
        <w:ind w:left="2880" w:hanging="360"/>
      </w:pPr>
      <w:rPr>
        <w:rFonts w:hint="default"/>
      </w:rPr>
    </w:lvl>
    <w:lvl w:ilvl="3" w:tplc="8666663C">
      <w:start w:val="1"/>
      <w:numFmt w:val="decimal"/>
      <w:lvlText w:val="%4."/>
      <w:lvlJc w:val="left"/>
      <w:pPr>
        <w:ind w:left="3600" w:hanging="360"/>
      </w:pPr>
      <w:rPr>
        <w:rFonts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A887982"/>
    <w:multiLevelType w:val="hybridMultilevel"/>
    <w:tmpl w:val="759E8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A138E3"/>
    <w:multiLevelType w:val="hybridMultilevel"/>
    <w:tmpl w:val="004812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B77D86"/>
    <w:multiLevelType w:val="hybridMultilevel"/>
    <w:tmpl w:val="7D36E06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294C718F"/>
    <w:multiLevelType w:val="hybridMultilevel"/>
    <w:tmpl w:val="AE5C71C6"/>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BC27028"/>
    <w:multiLevelType w:val="hybridMultilevel"/>
    <w:tmpl w:val="7DA22DEC"/>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rPr>
        <w:rFont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30195BEC"/>
    <w:multiLevelType w:val="hybridMultilevel"/>
    <w:tmpl w:val="C494DF36"/>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5733811"/>
    <w:multiLevelType w:val="hybridMultilevel"/>
    <w:tmpl w:val="1E4EF1AC"/>
    <w:lvl w:ilvl="0" w:tplc="0DF4B9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8106CD7"/>
    <w:multiLevelType w:val="hybridMultilevel"/>
    <w:tmpl w:val="64740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B147F8"/>
    <w:multiLevelType w:val="hybridMultilevel"/>
    <w:tmpl w:val="DF4296A0"/>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rPr>
        <w:rFont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3AFF7608"/>
    <w:multiLevelType w:val="hybridMultilevel"/>
    <w:tmpl w:val="A0D69D6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nsid w:val="3D4A073D"/>
    <w:multiLevelType w:val="hybridMultilevel"/>
    <w:tmpl w:val="8FDC51BA"/>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3E172A55"/>
    <w:multiLevelType w:val="hybridMultilevel"/>
    <w:tmpl w:val="6A501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469D2EE5"/>
    <w:multiLevelType w:val="hybridMultilevel"/>
    <w:tmpl w:val="9134E9D8"/>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47D737DF"/>
    <w:multiLevelType w:val="hybridMultilevel"/>
    <w:tmpl w:val="4E324888"/>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rPr>
        <w:rFont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4E1A0EE5"/>
    <w:multiLevelType w:val="hybridMultilevel"/>
    <w:tmpl w:val="BE66CAF0"/>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579F4806"/>
    <w:multiLevelType w:val="hybridMultilevel"/>
    <w:tmpl w:val="8AE27FBC"/>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A9F3F93"/>
    <w:multiLevelType w:val="hybridMultilevel"/>
    <w:tmpl w:val="24C4BA9E"/>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5EC61A61"/>
    <w:multiLevelType w:val="hybridMultilevel"/>
    <w:tmpl w:val="B7861E40"/>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6054458D"/>
    <w:multiLevelType w:val="hybridMultilevel"/>
    <w:tmpl w:val="66181916"/>
    <w:lvl w:ilvl="0" w:tplc="702011BA">
      <w:start w:val="1"/>
      <w:numFmt w:val="lowerLetter"/>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nsid w:val="61A96825"/>
    <w:multiLevelType w:val="hybridMultilevel"/>
    <w:tmpl w:val="C494DF36"/>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2B16FF9"/>
    <w:multiLevelType w:val="hybridMultilevel"/>
    <w:tmpl w:val="EA0A40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62F93523"/>
    <w:multiLevelType w:val="hybridMultilevel"/>
    <w:tmpl w:val="24C4BA9E"/>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676840E4"/>
    <w:multiLevelType w:val="hybridMultilevel"/>
    <w:tmpl w:val="F87436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696D3DC2"/>
    <w:multiLevelType w:val="hybridMultilevel"/>
    <w:tmpl w:val="92344E60"/>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70716B83"/>
    <w:multiLevelType w:val="hybridMultilevel"/>
    <w:tmpl w:val="2DDCAFB6"/>
    <w:lvl w:ilvl="0" w:tplc="41E44AF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0A3630C"/>
    <w:multiLevelType w:val="hybridMultilevel"/>
    <w:tmpl w:val="E9028F90"/>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72DD679B"/>
    <w:multiLevelType w:val="hybridMultilevel"/>
    <w:tmpl w:val="E2B851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38F141D"/>
    <w:multiLevelType w:val="hybridMultilevel"/>
    <w:tmpl w:val="D3F053BC"/>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62116BA"/>
    <w:multiLevelType w:val="hybridMultilevel"/>
    <w:tmpl w:val="0E04FD4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9">
      <w:start w:val="1"/>
      <w:numFmt w:val="lowerLetter"/>
      <w:lvlText w:val="%3."/>
      <w:lvlJc w:val="lef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nsid w:val="7734495E"/>
    <w:multiLevelType w:val="hybridMultilevel"/>
    <w:tmpl w:val="2924BA3A"/>
    <w:lvl w:ilvl="0" w:tplc="A0381F5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21"/>
  </w:num>
  <w:num w:numId="3">
    <w:abstractNumId w:val="18"/>
  </w:num>
  <w:num w:numId="4">
    <w:abstractNumId w:val="20"/>
  </w:num>
  <w:num w:numId="5">
    <w:abstractNumId w:val="23"/>
  </w:num>
  <w:num w:numId="6">
    <w:abstractNumId w:val="26"/>
  </w:num>
  <w:num w:numId="7">
    <w:abstractNumId w:val="8"/>
  </w:num>
  <w:num w:numId="8">
    <w:abstractNumId w:val="22"/>
  </w:num>
  <w:num w:numId="9">
    <w:abstractNumId w:val="27"/>
  </w:num>
  <w:num w:numId="10">
    <w:abstractNumId w:val="9"/>
  </w:num>
  <w:num w:numId="11">
    <w:abstractNumId w:val="28"/>
  </w:num>
  <w:num w:numId="12">
    <w:abstractNumId w:val="2"/>
  </w:num>
  <w:num w:numId="13">
    <w:abstractNumId w:val="14"/>
  </w:num>
  <w:num w:numId="14">
    <w:abstractNumId w:val="16"/>
  </w:num>
  <w:num w:numId="15">
    <w:abstractNumId w:val="29"/>
  </w:num>
  <w:num w:numId="16">
    <w:abstractNumId w:val="31"/>
  </w:num>
  <w:num w:numId="17">
    <w:abstractNumId w:val="5"/>
  </w:num>
  <w:num w:numId="18">
    <w:abstractNumId w:val="25"/>
  </w:num>
  <w:num w:numId="19">
    <w:abstractNumId w:val="12"/>
  </w:num>
  <w:num w:numId="20">
    <w:abstractNumId w:val="19"/>
  </w:num>
  <w:num w:numId="21">
    <w:abstractNumId w:val="15"/>
  </w:num>
  <w:num w:numId="22">
    <w:abstractNumId w:val="10"/>
  </w:num>
  <w:num w:numId="23">
    <w:abstractNumId w:val="6"/>
  </w:num>
  <w:num w:numId="24">
    <w:abstractNumId w:val="0"/>
  </w:num>
  <w:num w:numId="25">
    <w:abstractNumId w:val="1"/>
  </w:num>
  <w:num w:numId="26">
    <w:abstractNumId w:val="4"/>
  </w:num>
  <w:num w:numId="27">
    <w:abstractNumId w:val="30"/>
  </w:num>
  <w:num w:numId="28">
    <w:abstractNumId w:val="11"/>
  </w:num>
  <w:num w:numId="29">
    <w:abstractNumId w:val="24"/>
  </w:num>
  <w:num w:numId="30">
    <w:abstractNumId w:val="17"/>
  </w:num>
  <w:num w:numId="31">
    <w:abstractNumId w:val="13"/>
  </w:num>
  <w:num w:numId="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3F0D"/>
    <w:rsid w:val="00034A87"/>
    <w:rsid w:val="00036598"/>
    <w:rsid w:val="00050A37"/>
    <w:rsid w:val="000618CF"/>
    <w:rsid w:val="00070C87"/>
    <w:rsid w:val="00080C63"/>
    <w:rsid w:val="00081F6F"/>
    <w:rsid w:val="00081F71"/>
    <w:rsid w:val="00090C6E"/>
    <w:rsid w:val="000A0CAD"/>
    <w:rsid w:val="000A7A1A"/>
    <w:rsid w:val="000D326E"/>
    <w:rsid w:val="000D7AA1"/>
    <w:rsid w:val="000D7F5A"/>
    <w:rsid w:val="000F7EA2"/>
    <w:rsid w:val="00124A97"/>
    <w:rsid w:val="00125520"/>
    <w:rsid w:val="00142FFA"/>
    <w:rsid w:val="00152BF4"/>
    <w:rsid w:val="0015422D"/>
    <w:rsid w:val="0016139A"/>
    <w:rsid w:val="001A7CAA"/>
    <w:rsid w:val="001B556E"/>
    <w:rsid w:val="001F0227"/>
    <w:rsid w:val="001F6EF6"/>
    <w:rsid w:val="00203FBB"/>
    <w:rsid w:val="00206AFF"/>
    <w:rsid w:val="00216A17"/>
    <w:rsid w:val="0022177C"/>
    <w:rsid w:val="00224540"/>
    <w:rsid w:val="0023367A"/>
    <w:rsid w:val="00241650"/>
    <w:rsid w:val="00247A55"/>
    <w:rsid w:val="00253098"/>
    <w:rsid w:val="00261BE1"/>
    <w:rsid w:val="002874E1"/>
    <w:rsid w:val="00294789"/>
    <w:rsid w:val="002A4636"/>
    <w:rsid w:val="002A7E66"/>
    <w:rsid w:val="002C7731"/>
    <w:rsid w:val="002D0BEA"/>
    <w:rsid w:val="002D1905"/>
    <w:rsid w:val="002D6FA6"/>
    <w:rsid w:val="003037B4"/>
    <w:rsid w:val="00317300"/>
    <w:rsid w:val="00337059"/>
    <w:rsid w:val="00337975"/>
    <w:rsid w:val="00350288"/>
    <w:rsid w:val="00351CE6"/>
    <w:rsid w:val="0036135F"/>
    <w:rsid w:val="00365E7A"/>
    <w:rsid w:val="00396A81"/>
    <w:rsid w:val="003B483E"/>
    <w:rsid w:val="003C0089"/>
    <w:rsid w:val="003D5F28"/>
    <w:rsid w:val="003E48A1"/>
    <w:rsid w:val="004350B4"/>
    <w:rsid w:val="00435478"/>
    <w:rsid w:val="004362F6"/>
    <w:rsid w:val="004552C4"/>
    <w:rsid w:val="00482727"/>
    <w:rsid w:val="00487B12"/>
    <w:rsid w:val="00497BBA"/>
    <w:rsid w:val="004A50A6"/>
    <w:rsid w:val="004D3F9F"/>
    <w:rsid w:val="004F4B27"/>
    <w:rsid w:val="004F6E4F"/>
    <w:rsid w:val="00505BF0"/>
    <w:rsid w:val="00511B41"/>
    <w:rsid w:val="0053214E"/>
    <w:rsid w:val="0053693A"/>
    <w:rsid w:val="005425F2"/>
    <w:rsid w:val="00561FFA"/>
    <w:rsid w:val="005657D5"/>
    <w:rsid w:val="0057208B"/>
    <w:rsid w:val="00574AF5"/>
    <w:rsid w:val="005B5C5C"/>
    <w:rsid w:val="005C1A73"/>
    <w:rsid w:val="005C1D25"/>
    <w:rsid w:val="005C3B94"/>
    <w:rsid w:val="005E748B"/>
    <w:rsid w:val="0061484D"/>
    <w:rsid w:val="00622A2F"/>
    <w:rsid w:val="006570AE"/>
    <w:rsid w:val="00672E05"/>
    <w:rsid w:val="00677DE3"/>
    <w:rsid w:val="00684122"/>
    <w:rsid w:val="00685B01"/>
    <w:rsid w:val="006B22D4"/>
    <w:rsid w:val="006B5B7B"/>
    <w:rsid w:val="006C2220"/>
    <w:rsid w:val="006E36C5"/>
    <w:rsid w:val="006E4321"/>
    <w:rsid w:val="006E4604"/>
    <w:rsid w:val="0070267D"/>
    <w:rsid w:val="007116E0"/>
    <w:rsid w:val="00712C45"/>
    <w:rsid w:val="00724559"/>
    <w:rsid w:val="00742C50"/>
    <w:rsid w:val="00750E96"/>
    <w:rsid w:val="00777510"/>
    <w:rsid w:val="00785148"/>
    <w:rsid w:val="00793278"/>
    <w:rsid w:val="007932B6"/>
    <w:rsid w:val="007A1675"/>
    <w:rsid w:val="007A23B8"/>
    <w:rsid w:val="007A6C40"/>
    <w:rsid w:val="007B201D"/>
    <w:rsid w:val="007D171E"/>
    <w:rsid w:val="007E5FD0"/>
    <w:rsid w:val="007E7953"/>
    <w:rsid w:val="007F58E2"/>
    <w:rsid w:val="00806A49"/>
    <w:rsid w:val="00834A66"/>
    <w:rsid w:val="0084714A"/>
    <w:rsid w:val="00850E26"/>
    <w:rsid w:val="00851F55"/>
    <w:rsid w:val="0087094D"/>
    <w:rsid w:val="00893CB1"/>
    <w:rsid w:val="00895453"/>
    <w:rsid w:val="008A6548"/>
    <w:rsid w:val="008D3385"/>
    <w:rsid w:val="008E26DB"/>
    <w:rsid w:val="008F620C"/>
    <w:rsid w:val="00910213"/>
    <w:rsid w:val="00921A6F"/>
    <w:rsid w:val="00922CC0"/>
    <w:rsid w:val="00942B8B"/>
    <w:rsid w:val="00943BA5"/>
    <w:rsid w:val="00955FAA"/>
    <w:rsid w:val="00981060"/>
    <w:rsid w:val="0099541C"/>
    <w:rsid w:val="00996FE6"/>
    <w:rsid w:val="009B1454"/>
    <w:rsid w:val="009B1FAA"/>
    <w:rsid w:val="009B32CD"/>
    <w:rsid w:val="009D22C9"/>
    <w:rsid w:val="00A1039E"/>
    <w:rsid w:val="00A15ECB"/>
    <w:rsid w:val="00A17F10"/>
    <w:rsid w:val="00A34096"/>
    <w:rsid w:val="00A35E42"/>
    <w:rsid w:val="00A3626F"/>
    <w:rsid w:val="00A479F7"/>
    <w:rsid w:val="00A82407"/>
    <w:rsid w:val="00A96D16"/>
    <w:rsid w:val="00A97872"/>
    <w:rsid w:val="00AA4FF1"/>
    <w:rsid w:val="00AA6469"/>
    <w:rsid w:val="00AC63B4"/>
    <w:rsid w:val="00AE0CE1"/>
    <w:rsid w:val="00AE413C"/>
    <w:rsid w:val="00AF68B1"/>
    <w:rsid w:val="00B0161B"/>
    <w:rsid w:val="00B0226C"/>
    <w:rsid w:val="00B25EA0"/>
    <w:rsid w:val="00B40A12"/>
    <w:rsid w:val="00B43C6A"/>
    <w:rsid w:val="00B47D4D"/>
    <w:rsid w:val="00B51B33"/>
    <w:rsid w:val="00B83A15"/>
    <w:rsid w:val="00B84522"/>
    <w:rsid w:val="00B93262"/>
    <w:rsid w:val="00BA5D66"/>
    <w:rsid w:val="00BB4B8B"/>
    <w:rsid w:val="00BB531A"/>
    <w:rsid w:val="00BE1BC4"/>
    <w:rsid w:val="00C01FC3"/>
    <w:rsid w:val="00C141BB"/>
    <w:rsid w:val="00C31359"/>
    <w:rsid w:val="00C33529"/>
    <w:rsid w:val="00C77180"/>
    <w:rsid w:val="00C813BA"/>
    <w:rsid w:val="00CA7F11"/>
    <w:rsid w:val="00CB117B"/>
    <w:rsid w:val="00CC24A4"/>
    <w:rsid w:val="00CC2D0A"/>
    <w:rsid w:val="00CD7697"/>
    <w:rsid w:val="00CF39EF"/>
    <w:rsid w:val="00D03C25"/>
    <w:rsid w:val="00D202F2"/>
    <w:rsid w:val="00D31401"/>
    <w:rsid w:val="00D34671"/>
    <w:rsid w:val="00D44548"/>
    <w:rsid w:val="00D71B86"/>
    <w:rsid w:val="00D73754"/>
    <w:rsid w:val="00D739BF"/>
    <w:rsid w:val="00D74098"/>
    <w:rsid w:val="00D76101"/>
    <w:rsid w:val="00DB152D"/>
    <w:rsid w:val="00DB59F3"/>
    <w:rsid w:val="00DB642E"/>
    <w:rsid w:val="00DD7035"/>
    <w:rsid w:val="00DE5472"/>
    <w:rsid w:val="00DE56E0"/>
    <w:rsid w:val="00E110A3"/>
    <w:rsid w:val="00E15009"/>
    <w:rsid w:val="00E17799"/>
    <w:rsid w:val="00E26B92"/>
    <w:rsid w:val="00E3284E"/>
    <w:rsid w:val="00E60196"/>
    <w:rsid w:val="00E62408"/>
    <w:rsid w:val="00E806E5"/>
    <w:rsid w:val="00E81BF1"/>
    <w:rsid w:val="00E87A56"/>
    <w:rsid w:val="00E92416"/>
    <w:rsid w:val="00E97199"/>
    <w:rsid w:val="00EA2D67"/>
    <w:rsid w:val="00ED41EE"/>
    <w:rsid w:val="00ED5730"/>
    <w:rsid w:val="00F0129B"/>
    <w:rsid w:val="00F02D6F"/>
    <w:rsid w:val="00F033E8"/>
    <w:rsid w:val="00F138CA"/>
    <w:rsid w:val="00F21FD4"/>
    <w:rsid w:val="00F22B88"/>
    <w:rsid w:val="00F30591"/>
    <w:rsid w:val="00F32127"/>
    <w:rsid w:val="00F40A59"/>
    <w:rsid w:val="00F46E99"/>
    <w:rsid w:val="00F51B67"/>
    <w:rsid w:val="00F5619E"/>
    <w:rsid w:val="00F70C95"/>
    <w:rsid w:val="00F713B6"/>
    <w:rsid w:val="00F97F63"/>
    <w:rsid w:val="00FB3F0D"/>
    <w:rsid w:val="00FC5DB7"/>
    <w:rsid w:val="00FE0AD0"/>
    <w:rsid w:val="00FF1B37"/>
    <w:rsid w:val="00FF50C3"/>
    <w:rsid w:val="00FF6E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DA2572E-4C9B-4250-9461-2D13DC10E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3B6"/>
    <w:pPr>
      <w:spacing w:line="360" w:lineRule="auto"/>
      <w:jc w:val="both"/>
    </w:pPr>
    <w:rPr>
      <w:rFonts w:ascii="Times New Roman" w:hAnsi="Times New Roman"/>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3F0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D6B0174-7ABC-4305-A00B-6D1715493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8</TotalTime>
  <Pages>6</Pages>
  <Words>1318</Words>
  <Characters>7516</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jariana</dc:creator>
  <cp:keywords/>
  <dc:description/>
  <cp:lastModifiedBy>Fajariana</cp:lastModifiedBy>
  <cp:revision>6</cp:revision>
  <dcterms:created xsi:type="dcterms:W3CDTF">2022-07-29T09:29:00Z</dcterms:created>
  <dcterms:modified xsi:type="dcterms:W3CDTF">2022-08-03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87351461/harvard-cite-them-right-2</vt:lpwstr>
  </property>
  <property fmtid="{D5CDD505-2E9C-101B-9397-08002B2CF9AE}" pid="13" name="Mendeley Recent Style Name 5_1">
    <vt:lpwstr>Harvard reference format 1 (author date) - dora fitria</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372386-e08b-36f5-84a5-9b5d570d5f78</vt:lpwstr>
  </property>
  <property fmtid="{D5CDD505-2E9C-101B-9397-08002B2CF9AE}" pid="24" name="Mendeley Citation Style_1">
    <vt:lpwstr>http://www.zotero.org/styles/vancouver</vt:lpwstr>
  </property>
</Properties>
</file>